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1816E00" w14:textId="6FCC40A2" w:rsidR="001502D6" w:rsidRPr="001502D6" w:rsidRDefault="001502D6" w:rsidP="001502D6">
      <w:pPr>
        <w:rPr>
          <w:b/>
        </w:rPr>
      </w:pPr>
      <w:r>
        <w:rPr>
          <w:b/>
        </w:rPr>
        <w:t>We thank the reviewers for their insightful and carefully</w:t>
      </w:r>
      <w:r w:rsidR="00D034C3">
        <w:rPr>
          <w:b/>
        </w:rPr>
        <w:t xml:space="preserve"> considered comments.   C</w:t>
      </w:r>
      <w:r>
        <w:rPr>
          <w:b/>
        </w:rPr>
        <w:t>onsidering and addressing these issues makes this a much clearer</w:t>
      </w:r>
      <w:r w:rsidR="00D034C3">
        <w:rPr>
          <w:b/>
        </w:rPr>
        <w:t xml:space="preserve"> and more coherent manuscript.</w:t>
      </w:r>
      <w:r>
        <w:rPr>
          <w:b/>
        </w:rPr>
        <w:t xml:space="preserve"> We have substantially revised the manuscript based on these suggestions, by providing extra data and</w:t>
      </w:r>
      <w:r w:rsidR="00D034C3">
        <w:rPr>
          <w:b/>
        </w:rPr>
        <w:t>/or</w:t>
      </w:r>
      <w:r>
        <w:rPr>
          <w:b/>
        </w:rPr>
        <w:t xml:space="preserve"> more refined </w:t>
      </w:r>
      <w:r w:rsidR="00D034C3">
        <w:rPr>
          <w:b/>
        </w:rPr>
        <w:t>details in the manuscript</w:t>
      </w:r>
      <w:r>
        <w:rPr>
          <w:b/>
        </w:rPr>
        <w:t xml:space="preserve"> for each of these comments.  A point-by point response to each of these comments is presented below.</w:t>
      </w:r>
      <w:r w:rsidR="00E429CB">
        <w:rPr>
          <w:b/>
        </w:rPr>
        <w:t xml:space="preserve">  Our comments are in bold, and direct quotes from the manuscript are shown in bold and red.</w:t>
      </w:r>
    </w:p>
    <w:p w14:paraId="44D4C80E" w14:textId="77777777" w:rsidR="00FC2429" w:rsidRDefault="00FC2429" w:rsidP="00FC2429">
      <w:pPr>
        <w:pStyle w:val="Heading2"/>
      </w:pPr>
      <w:r>
        <w:t>Reviewer 1</w:t>
      </w:r>
    </w:p>
    <w:p w14:paraId="320BA9E9" w14:textId="77777777" w:rsidR="00FC2429" w:rsidRDefault="00FC2429" w:rsidP="00FC2429"/>
    <w:p w14:paraId="04822DE9" w14:textId="77777777" w:rsidR="00FC2429" w:rsidRDefault="00FC2429" w:rsidP="00FC2429">
      <w:r>
        <w:t xml:space="preserve">The aim of this study was to examine factors predicting weight gain on chow, a synthetic control diet, and a synthetic HFD in C57BL6/J mice. The authors report larger variation in weight gain in mice on HFD that was not present in </w:t>
      </w:r>
      <w:proofErr w:type="spellStart"/>
      <w:r>
        <w:t>leptin</w:t>
      </w:r>
      <w:proofErr w:type="spellEnd"/>
      <w:r>
        <w:t xml:space="preserve"> deficit models, that was unrelated to animal dominance. Weight gain was inversely related to pre-diet weight loss in response to a 16hour fast, please rationale why this was tested as a predictive factor in the introduction. Weight gain was not related to the measured appetite and </w:t>
      </w:r>
      <w:proofErr w:type="spellStart"/>
      <w:r>
        <w:t>glucoregulatory</w:t>
      </w:r>
      <w:proofErr w:type="spellEnd"/>
      <w:r>
        <w:t xml:space="preserve"> hormonal factors. There are a lot of small errors and omissions in this work throughout that require attention. I found some of the figures a bit confusing and don’t understand why some figures are supplementary and others are not. </w:t>
      </w:r>
    </w:p>
    <w:p w14:paraId="1127E417" w14:textId="77777777" w:rsidR="00FC2429" w:rsidRDefault="00FC2429" w:rsidP="00FC2429"/>
    <w:p w14:paraId="5C863971" w14:textId="77777777" w:rsidR="00C452F0" w:rsidRDefault="00FC2429" w:rsidP="00FC2429">
      <w:pPr>
        <w:pStyle w:val="ListParagraph"/>
        <w:numPr>
          <w:ilvl w:val="0"/>
          <w:numId w:val="2"/>
        </w:numPr>
      </w:pPr>
      <w:r>
        <w:t xml:space="preserve">Table 1 - the percentages given as fat, CHO and protein do not add up to 100% (67% for chow, 89 and 91% for CD and HFD so this leads me to believe that it is by weight with </w:t>
      </w:r>
      <w:proofErr w:type="spellStart"/>
      <w:r>
        <w:t>fibre</w:t>
      </w:r>
      <w:proofErr w:type="spellEnd"/>
      <w:r>
        <w:t xml:space="preserve"> missing from the calculation?</w:t>
      </w:r>
    </w:p>
    <w:p w14:paraId="27AC4888" w14:textId="77777777" w:rsidR="00C452F0" w:rsidRDefault="00C452F0" w:rsidP="00C452F0">
      <w:pPr>
        <w:pStyle w:val="ListParagraph"/>
        <w:ind w:left="360"/>
      </w:pPr>
    </w:p>
    <w:p w14:paraId="6D1E7174" w14:textId="11E8045D" w:rsidR="00C452F0" w:rsidRDefault="00C452F0" w:rsidP="00C821B5">
      <w:pPr>
        <w:rPr>
          <w:b/>
        </w:rPr>
      </w:pPr>
      <w:r>
        <w:rPr>
          <w:b/>
        </w:rPr>
        <w:t xml:space="preserve">We checked with the vendors and we have updated Table 1 accordingly.  The percentages are given as % of calories, but </w:t>
      </w:r>
      <w:proofErr w:type="spellStart"/>
      <w:r>
        <w:rPr>
          <w:b/>
        </w:rPr>
        <w:t>maltodextran</w:t>
      </w:r>
      <w:proofErr w:type="spellEnd"/>
      <w:r>
        <w:rPr>
          <w:b/>
        </w:rPr>
        <w:t xml:space="preserve"> was accidentally omitted from the table.  Now that it is included, the CD and HFD amounts add up to 100% of the calories.  More details about these diets are available at the following links</w:t>
      </w:r>
      <w:r w:rsidR="00C821B5">
        <w:rPr>
          <w:b/>
        </w:rPr>
        <w:t xml:space="preserve">.   Furthermore, NCD was erroneously presented as percent weight not percent calories.  This has been rectified as well.  We apologize for this error. </w:t>
      </w:r>
      <w:r w:rsidR="009E609F">
        <w:rPr>
          <w:b/>
        </w:rPr>
        <w:t xml:space="preserve">  Furthermore, we have indicated a note in the methods section </w:t>
      </w:r>
      <w:r w:rsidR="00701DE8">
        <w:rPr>
          <w:b/>
        </w:rPr>
        <w:t xml:space="preserve">and table legend </w:t>
      </w:r>
      <w:r w:rsidR="009E609F">
        <w:rPr>
          <w:b/>
        </w:rPr>
        <w:t xml:space="preserve">specifying the seasonal variability </w:t>
      </w:r>
      <w:r w:rsidR="00AA5EFD">
        <w:rPr>
          <w:b/>
        </w:rPr>
        <w:t xml:space="preserve">in the </w:t>
      </w:r>
      <w:proofErr w:type="spellStart"/>
      <w:r w:rsidR="00AA5EFD">
        <w:rPr>
          <w:b/>
        </w:rPr>
        <w:t>Teklad</w:t>
      </w:r>
      <w:proofErr w:type="spellEnd"/>
      <w:r w:rsidR="00AA5EFD">
        <w:rPr>
          <w:b/>
        </w:rPr>
        <w:t xml:space="preserve"> diet:</w:t>
      </w:r>
    </w:p>
    <w:p w14:paraId="307D0D3A" w14:textId="77777777" w:rsidR="00AA5EFD" w:rsidRDefault="00AA5EFD" w:rsidP="00C821B5">
      <w:pPr>
        <w:rPr>
          <w:b/>
        </w:rPr>
      </w:pPr>
    </w:p>
    <w:p w14:paraId="3939367E" w14:textId="7410CFFC" w:rsidR="00AA5EFD" w:rsidRPr="00A94DF2" w:rsidRDefault="00AA5EFD" w:rsidP="00AA5EFD">
      <w:pPr>
        <w:ind w:left="360"/>
        <w:rPr>
          <w:b/>
          <w:color w:val="FF0000"/>
        </w:rPr>
      </w:pPr>
      <w:r w:rsidRPr="00A94DF2">
        <w:rPr>
          <w:b/>
          <w:color w:val="FF0000"/>
        </w:rPr>
        <w:t xml:space="preserve">Note that there are seasonal variations in the composition of the </w:t>
      </w:r>
      <w:proofErr w:type="spellStart"/>
      <w:r w:rsidRPr="00A94DF2">
        <w:rPr>
          <w:b/>
          <w:color w:val="FF0000"/>
        </w:rPr>
        <w:t>Teklad</w:t>
      </w:r>
      <w:proofErr w:type="spellEnd"/>
      <w:r w:rsidRPr="00A94DF2">
        <w:rPr>
          <w:b/>
          <w:color w:val="FF0000"/>
        </w:rPr>
        <w:t xml:space="preserve"> diet, and therefore these numbers are reasonable estimates on a </w:t>
      </w:r>
      <w:proofErr w:type="gramStart"/>
      <w:r w:rsidRPr="00A94DF2">
        <w:rPr>
          <w:b/>
          <w:color w:val="FF0000"/>
        </w:rPr>
        <w:t>batch to batch</w:t>
      </w:r>
      <w:proofErr w:type="gramEnd"/>
      <w:r w:rsidRPr="00A94DF2">
        <w:rPr>
          <w:b/>
          <w:color w:val="FF0000"/>
        </w:rPr>
        <w:t xml:space="preserve"> basis.</w:t>
      </w:r>
    </w:p>
    <w:p w14:paraId="51CC7529" w14:textId="77777777" w:rsidR="00C452F0" w:rsidRDefault="00C452F0" w:rsidP="00C452F0">
      <w:pPr>
        <w:rPr>
          <w:b/>
        </w:rPr>
      </w:pPr>
    </w:p>
    <w:p w14:paraId="448AF98B" w14:textId="7F68E933" w:rsidR="00AE1279" w:rsidRPr="00AE1279" w:rsidRDefault="00AE1279" w:rsidP="00C452F0">
      <w:pPr>
        <w:rPr>
          <w:b/>
        </w:rPr>
      </w:pPr>
      <w:r>
        <w:rPr>
          <w:b/>
        </w:rPr>
        <w:t>These changes have also altered the calculations shown in Supplementary Figure 1</w:t>
      </w:r>
      <w:r w:rsidR="00686E64">
        <w:rPr>
          <w:b/>
        </w:rPr>
        <w:t>E</w:t>
      </w:r>
      <w:r>
        <w:rPr>
          <w:b/>
        </w:rPr>
        <w:t>, and we have updated both that figure, and the p-values obtained from the mixed linear models in the results section.</w:t>
      </w:r>
    </w:p>
    <w:p w14:paraId="73E9FE78" w14:textId="77777777" w:rsidR="00C452F0" w:rsidRDefault="00C452F0" w:rsidP="00C452F0">
      <w:pPr>
        <w:pStyle w:val="ListParagraph"/>
        <w:ind w:left="360"/>
      </w:pPr>
    </w:p>
    <w:p w14:paraId="426612C8" w14:textId="24568EAD" w:rsidR="00FC2429" w:rsidRDefault="00FC2429" w:rsidP="00FC2429">
      <w:pPr>
        <w:pStyle w:val="ListParagraph"/>
        <w:numPr>
          <w:ilvl w:val="0"/>
          <w:numId w:val="2"/>
        </w:numPr>
      </w:pPr>
      <w:r>
        <w:t xml:space="preserve"> But I cannot compute how a 45% fat by weight diet is only 0.7kcals/g less than the 5% by weight fat diet. Please check.</w:t>
      </w:r>
    </w:p>
    <w:p w14:paraId="0C6ACC05" w14:textId="77777777" w:rsidR="004C309B" w:rsidRDefault="004C309B" w:rsidP="00C452F0">
      <w:pPr>
        <w:rPr>
          <w:b/>
        </w:rPr>
      </w:pPr>
    </w:p>
    <w:p w14:paraId="427B2B33" w14:textId="11D751D3" w:rsidR="00C452F0" w:rsidRPr="00C821B5" w:rsidRDefault="00C821B5" w:rsidP="00C452F0">
      <w:pPr>
        <w:rPr>
          <w:b/>
        </w:rPr>
      </w:pPr>
      <w:r>
        <w:rPr>
          <w:b/>
        </w:rPr>
        <w:t xml:space="preserve">These values have been </w:t>
      </w:r>
      <w:r w:rsidR="004C309B">
        <w:rPr>
          <w:b/>
        </w:rPr>
        <w:t>now verified with the vendors.</w:t>
      </w:r>
    </w:p>
    <w:p w14:paraId="6EAE0928" w14:textId="77777777" w:rsidR="00C821B5" w:rsidRDefault="00C821B5" w:rsidP="00C452F0"/>
    <w:p w14:paraId="60EB66FC" w14:textId="1ADB54C6" w:rsidR="00FC2429" w:rsidRDefault="00FC2429" w:rsidP="00FC2429">
      <w:pPr>
        <w:pStyle w:val="ListParagraph"/>
        <w:numPr>
          <w:ilvl w:val="0"/>
          <w:numId w:val="2"/>
        </w:numPr>
      </w:pPr>
      <w:r>
        <w:t xml:space="preserve">I disagree that a high fat content specifically causes weight gain, even if the calculations from table 1 are correct and there was no difference in energy intakes. Activity levels of mice were not assessed and so this claim should be removed. </w:t>
      </w:r>
    </w:p>
    <w:p w14:paraId="7B92A9DA" w14:textId="77777777" w:rsidR="00AE1279" w:rsidRDefault="00AE1279" w:rsidP="00AE1279">
      <w:pPr>
        <w:pStyle w:val="ListParagraph"/>
        <w:ind w:left="360"/>
      </w:pPr>
    </w:p>
    <w:p w14:paraId="4470474E" w14:textId="652DC68A" w:rsidR="00686E64" w:rsidRDefault="00AE1279" w:rsidP="00686E64">
      <w:pPr>
        <w:rPr>
          <w:b/>
        </w:rPr>
      </w:pPr>
      <w:r>
        <w:rPr>
          <w:b/>
        </w:rPr>
        <w:t xml:space="preserve">This </w:t>
      </w:r>
      <w:r w:rsidR="00686E64">
        <w:rPr>
          <w:b/>
        </w:rPr>
        <w:t>statement was removed</w:t>
      </w:r>
      <w:r w:rsidR="00EC716A">
        <w:rPr>
          <w:b/>
        </w:rPr>
        <w:t>, as the reviewer makes and excellent point regarding our interrogation of energy expenditure without supporting data.</w:t>
      </w:r>
    </w:p>
    <w:p w14:paraId="2F1574C7" w14:textId="77777777" w:rsidR="00EC716A" w:rsidRDefault="00EC716A" w:rsidP="00686E64">
      <w:pPr>
        <w:rPr>
          <w:b/>
        </w:rPr>
      </w:pPr>
    </w:p>
    <w:p w14:paraId="41DAB3B4" w14:textId="226C4E22" w:rsidR="00FC2429" w:rsidRDefault="00FC2429" w:rsidP="00686E64">
      <w:pPr>
        <w:pStyle w:val="ListParagraph"/>
        <w:numPr>
          <w:ilvl w:val="0"/>
          <w:numId w:val="2"/>
        </w:numPr>
      </w:pPr>
      <w:r>
        <w:t xml:space="preserve">Why was a 16h fast chosen? This should be </w:t>
      </w:r>
      <w:proofErr w:type="gramStart"/>
      <w:r>
        <w:t>discussed,</w:t>
      </w:r>
      <w:proofErr w:type="gramEnd"/>
      <w:r>
        <w:t xml:space="preserve"> this is prolonged and likely induces some stress, could stress susceptibility be a factor related to weight gain? Can cortisol be assessed?</w:t>
      </w:r>
    </w:p>
    <w:p w14:paraId="1992ECE2" w14:textId="77777777" w:rsidR="00686E64" w:rsidRDefault="00686E64" w:rsidP="00686E64"/>
    <w:p w14:paraId="7A10629D" w14:textId="58BD627F" w:rsidR="00686E64" w:rsidRDefault="00C73CB5" w:rsidP="00686E64">
      <w:pPr>
        <w:rPr>
          <w:b/>
        </w:rPr>
      </w:pPr>
      <w:r w:rsidRPr="00C73CB5">
        <w:rPr>
          <w:b/>
        </w:rPr>
        <w:t xml:space="preserve">We chose to examine mice after a 16h fast in order to activate the full breadth of body weight defense mechanisms, outside of food intake.  </w:t>
      </w:r>
      <w:r w:rsidR="00E31140">
        <w:rPr>
          <w:b/>
        </w:rPr>
        <w:t xml:space="preserve">This includes activation of not only glucagon, but also cortisol, and growth hormone dependent catabolic pathways (see </w:t>
      </w:r>
      <w:r w:rsidR="00257D04">
        <w:rPr>
          <w:b/>
        </w:rPr>
        <w:fldChar w:fldCharType="begin" w:fldLock="1"/>
      </w:r>
      <w:r w:rsidR="00C414FC">
        <w:rPr>
          <w:b/>
        </w:rPr>
        <w:instrText>ADDIN CSL_CITATION { "citationItems" : [ { "id" : "ITEM-1", "itemData" : { "DOI" : "10.1172/JCI113450", "ISBN" : "00219738 (ISSN)", "ISSN" : "0021-9738", "PMID" : "3127426", "abstract" : "Studies in man have shown that the episodic release of growth hormone (GH) is infrequent and erratic, and unlike that in the rat does not appear to have discernible ultradian periodicities. However, these observations in nonfasted subjects may be invalid since mixed nutrients have unpredictable effects on GH release. Moreover, in the fed state basal GH levels are frequently undetectable, thus rendering the identification of low amplitude pulses unreliable. Accordingly, the 24-h pulsatile pattern of GH secretion obtained from repetitive venous sampling in six normal adult male subjects was examined during a control fed day and during the first and fifth days of a 5-d fast. The GH data were analyzed using two distinct methods: a discrete pulse detection algorithm (Cluster analysis) and Fourier expansion time-series, which allows fixed periodicities of secretory activity to be resolved. The 5-d fast resulted in a significant increase in discrete GH pulse frequency (5.8 +/- 0.7 vs. 9.9 +/- 0.7 pulses/24 h, P = 0.028), 24 h integrated GH concentration (2.82 +/- 0.50 vs. 8.75 +/- 0.82 micrograms.min/ml; P = 0.0002), and maximal pulse amplitude (5.9 +/- 1.1 vs. 12.3 +/- 1.6 ng/ml, P less than 0.005). While multiple low-amplitude sinusoidal periodicities were present on the control fed day, time-series analysis revealed enhancement of circadian and ultradian cycles on the first and fifth days of fasting. Concomitantly, fasting resulted in a decline (day 1 vs. day 5) in serum concentrations of somatomedin C (1.31 +/- 0.22 vs. 0.77 +/- 0.18 U/ml) and glucose (4.9 +/- 0.2 vs. 3.2 +/- 0.2 mmol/liter), and a marked rise in free fatty acid (0.43 +/- 0.12 vs. 1.55 +/- 0.35 mmol/liter) and acetoacetate (35 +/- 6 vs. 507 +/- 80 nmol/liter). We conclude that the acute nutritional status is an important determinant of spontaneous pulsatile GH secretion in man. Fast-induced enhancement of GH release is achieved through combined frequency (discrete pulses) and amplitude (sinusoidal periodicities) modulation. Such alterations in somatotropic hormone release may play an important role in substrate homeostasis during starvation.", "author" : [ { "dropping-particle" : "", "family" : "Ho", "given" : "K Y", "non-dropping-particle" : "", "parse-names" : false, "suffix" : "" }, { "dropping-particle" : "", "family" : "Veldhuis", "given" : "J D", "non-dropping-particle" : "", "parse-names" : false, "suffix" : "" }, { "dropping-particle" : "", "family" : "Johnson", "given" : "M L", "non-dropping-particle" : "", "parse-names" : false, "suffix" : "" }, { "dropping-particle" : "", "family" : "Furlanetto", "given" : "R", "non-dropping-particle" : "", "parse-names" : false, "suffix" : "" }, { "dropping-particle" : "", "family" : "Evans", "given" : "W S", "non-dropping-particle" : "", "parse-names" : false, "suffix" : "" }, { "dropping-particle" : "", "family" : "Alberti", "given" : "K G", "non-dropping-particle" : "", "parse-names" : false, "suffix" : "" }, { "dropping-particle" : "", "family" : "Thorner", "given" : "M O", "non-dropping-particle" : "", "parse-names" : false, "suffix" : "" } ], "container-title" : "The Journal of clinical investigation", "id" : "ITEM-1", "issued" : { "date-parts" : [ [ "1988" ] ] }, "page" : "968-975", "title" : "Fasting enhances growth hormone secretion and amplifies the complex rhythms of growth hormone secretion in man.", "type" : "article-journal", "volume" : "81" }, "uris" : [ "http://www.mendeley.com/documents/?uuid=d973b7d1-d297-430a-8a7f-49f98274f036" ] }, { "id" : "ITEM-2", "itemData" : { "DOI" : "10.1210/en.2006-0592", "ISSN" : "0013-7227", "PMID" : "17038558", "abstract" : "To determine whether the severity of the catabolic condition differentially regulates the GH axis, male mice were either fed ad libitum or fasted for 12, 24, and 48 h. Hypothalami, pituitaries, and stomachs were collected for assessment of mRNA levels by quantitative real-time RT-PCR, and blood collected for measurement of plasma hormone and metabolite levels by commercial assay kits. Overnight (12 h) fasting resulted in a significant suppression of circulating glucose, insulin, IGF-I, and leptin levels and an increase in corticosterone, free fatty acids, and n-octanoyl ghrelin levels, and these directional changes were maintained at the 24- and 48-h time points. Fasting (24 h) also increased circulating GH levels, which was associated with an increase in pituitary mRNA levels for GHRH receptor and ghrelin receptor and a decrease in mRNA levels for somatostatin (SST) receptor (SSTR) subtypes, SSTR2, SSTR3, and SSTR5, where the changes in ghrelin receptor and SSTR expression persisted after 48 h fasting. Hypothalamic SST mRNA levels were not altered by fasting, whereas there was a transient rise in stomach SST mRNA levels 24 h after food withdrawal. In contrast, there was a biphasic effect of fasting on GHRH expression. GHRH mRNA levels were significantly elevated at 12 and 24 h but fell to approximately 50% of fed controls 48 h after food withdrawal. A sequential rise in hypothalamic neuropeptide Y (NPY) and CRH mRNA levels preceded the fall in GHRH expression, where fasting-induced changes in CRH and GHRH mRNA levels were not observed in 48-h-fasted NPY knockout mice. These observations, in light of previous reports showing both NPY and CRH can inhibit GHRH expression and GH release, suggest that these neuronal systems may work in concert to control the ultimate impact of fasting on GH axis function.", "author" : [ { "dropping-particle" : "", "family" : "Luque", "given" : "Raul M", "non-dropping-particle" : "", "parse-names" : false, "suffix" : "" }, { "dropping-particle" : "", "family" : "Park", "given" : "Seungjoon", "non-dropping-particle" : "", "parse-names" : false, "suffix" : "" }, { "dropping-particle" : "", "family" : "Kineman", "given" : "Rhonda D", "non-dropping-particle" : "", "parse-names" : false, "suffix" : "" } ], "container-title" : "Endocrinology", "id" : "ITEM-2", "issue" : "1", "issued" : { "date-parts" : [ [ "2007", "1" ] ] }, "page" : "300-9", "title" : "Severity of the catabolic condition differentially modulates hypothalamic expression of growth hormone-releasing hormone in the fasted mouse: potential role of neuropeptide Y and corticotropin-releasing hormone.", "type" : "article-journal", "volume" : "148" }, "uris" : [ "http://www.mendeley.com/documents/?uuid=b6eb4726-946f-47b2-9f19-f2f3dc4bfc30" ] } ], "mendeley" : { "previouslyFormattedCitation" : "[1, 2]" }, "properties" : { "noteIndex" : 0 }, "schema" : "https://github.com/citation-style-language/schema/raw/master/csl-citation.json" }</w:instrText>
      </w:r>
      <w:r w:rsidR="00257D04">
        <w:rPr>
          <w:b/>
        </w:rPr>
        <w:fldChar w:fldCharType="separate"/>
      </w:r>
      <w:r w:rsidR="00257D04" w:rsidRPr="00257D04">
        <w:rPr>
          <w:noProof/>
        </w:rPr>
        <w:t>[1, 2]</w:t>
      </w:r>
      <w:r w:rsidR="00257D04">
        <w:rPr>
          <w:b/>
        </w:rPr>
        <w:fldChar w:fldCharType="end"/>
      </w:r>
      <w:r w:rsidR="00E31140">
        <w:rPr>
          <w:b/>
        </w:rPr>
        <w:t xml:space="preserve">). </w:t>
      </w:r>
      <w:r w:rsidRPr="00C73CB5">
        <w:rPr>
          <w:b/>
        </w:rPr>
        <w:t>At this stage, we did not observe substantial ingestion of the bedding materials</w:t>
      </w:r>
      <w:r>
        <w:rPr>
          <w:b/>
        </w:rPr>
        <w:t xml:space="preserve">, and </w:t>
      </w:r>
      <w:r w:rsidR="00257D04">
        <w:rPr>
          <w:b/>
        </w:rPr>
        <w:t xml:space="preserve">we and others </w:t>
      </w:r>
      <w:r>
        <w:rPr>
          <w:b/>
        </w:rPr>
        <w:t xml:space="preserve">have </w:t>
      </w:r>
      <w:r w:rsidR="00E31140">
        <w:rPr>
          <w:b/>
        </w:rPr>
        <w:t xml:space="preserve">previously </w:t>
      </w:r>
      <w:r>
        <w:rPr>
          <w:b/>
        </w:rPr>
        <w:t xml:space="preserve">used this duration of fast in other studies </w:t>
      </w:r>
      <w:r>
        <w:rPr>
          <w:b/>
        </w:rPr>
        <w:fldChar w:fldCharType="begin" w:fldLock="1"/>
      </w:r>
      <w:r w:rsidR="00C414FC">
        <w:rPr>
          <w:b/>
        </w:rPr>
        <w:instrText>ADDIN CSL_CITATION { "citationItems" : [ { "id" : "ITEM-1", "itemData" : { "DOI" : "10.2337/db13-1531",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d" : { "date-parts" : [ [ "2014", "4", "10" ] ] }, "title" : "Metabolic Crosstalk: molecular links between glycogen and lipid metabolism in obesity.", "type" : "article-journal" }, "uris" : [ "http://www.mendeley.com/documents/?uuid=1b1d29d6-e86b-41c9-a961-1c1de5fa3126" ] } ], "mendeley" : { "previouslyFormattedCitation" : "[3]" }, "properties" : { "noteIndex" : 0 }, "schema" : "https://github.com/citation-style-language/schema/raw/master/csl-citation.json" }</w:instrText>
      </w:r>
      <w:r>
        <w:rPr>
          <w:b/>
        </w:rPr>
        <w:fldChar w:fldCharType="separate"/>
      </w:r>
      <w:r w:rsidR="00257D04" w:rsidRPr="00257D04">
        <w:rPr>
          <w:noProof/>
        </w:rPr>
        <w:t>[3]</w:t>
      </w:r>
      <w:r>
        <w:rPr>
          <w:b/>
        </w:rPr>
        <w:fldChar w:fldCharType="end"/>
      </w:r>
      <w:r w:rsidRPr="00C73CB5">
        <w:rPr>
          <w:b/>
        </w:rPr>
        <w:t>.</w:t>
      </w:r>
      <w:r>
        <w:rPr>
          <w:b/>
        </w:rPr>
        <w:t xml:space="preserve">  Although it is possible that we may observe altered effects with shorter or longer fasting times, we have not performed those studies. </w:t>
      </w:r>
      <w:r w:rsidR="00E31140">
        <w:rPr>
          <w:b/>
        </w:rPr>
        <w:t xml:space="preserve">  We have addressed this </w:t>
      </w:r>
      <w:proofErr w:type="gramStart"/>
      <w:r w:rsidR="00257D04">
        <w:rPr>
          <w:b/>
        </w:rPr>
        <w:t xml:space="preserve">issue </w:t>
      </w:r>
      <w:r w:rsidR="00E31140">
        <w:rPr>
          <w:b/>
        </w:rPr>
        <w:t xml:space="preserve"> </w:t>
      </w:r>
      <w:r w:rsidR="00257D04">
        <w:rPr>
          <w:b/>
        </w:rPr>
        <w:t>in</w:t>
      </w:r>
      <w:proofErr w:type="gramEnd"/>
      <w:r w:rsidR="00257D04">
        <w:rPr>
          <w:b/>
        </w:rPr>
        <w:t xml:space="preserve"> </w:t>
      </w:r>
      <w:r w:rsidR="00E31140">
        <w:rPr>
          <w:b/>
        </w:rPr>
        <w:t>the</w:t>
      </w:r>
      <w:r w:rsidR="00257D04">
        <w:rPr>
          <w:b/>
        </w:rPr>
        <w:t xml:space="preserve"> discussion section</w:t>
      </w:r>
      <w:r w:rsidR="00A94DF2">
        <w:rPr>
          <w:b/>
        </w:rPr>
        <w:t xml:space="preserve"> (note, references are numbered relative to this document)</w:t>
      </w:r>
      <w:r w:rsidR="00257D04">
        <w:rPr>
          <w:b/>
        </w:rPr>
        <w:t>:</w:t>
      </w:r>
    </w:p>
    <w:p w14:paraId="01C4A50A" w14:textId="77777777" w:rsidR="00257D04" w:rsidRDefault="00257D04" w:rsidP="00686E64">
      <w:pPr>
        <w:rPr>
          <w:b/>
        </w:rPr>
      </w:pPr>
    </w:p>
    <w:p w14:paraId="02A07BD3" w14:textId="38FEB173" w:rsidR="00594BC2" w:rsidRDefault="00A94DF2" w:rsidP="00A94DF2">
      <w:pPr>
        <w:ind w:left="360"/>
        <w:rPr>
          <w:b/>
          <w:color w:val="FF0000"/>
        </w:rPr>
      </w:pPr>
      <w:r w:rsidRPr="00A94DF2">
        <w:rPr>
          <w:b/>
          <w:color w:val="FF0000"/>
        </w:rPr>
        <w:t xml:space="preserve">We tested the effects of fairly prolonged food deprivation, as this duration will activate not only glucagon signaling, but also other catabolic signaling cascades including growth hormone and </w:t>
      </w:r>
      <w:r>
        <w:rPr>
          <w:b/>
          <w:color w:val="FF0000"/>
        </w:rPr>
        <w:t>glucocorticoids</w:t>
      </w:r>
      <w:r w:rsidRPr="00A94DF2">
        <w:rPr>
          <w:b/>
          <w:color w:val="FF0000"/>
        </w:rPr>
        <w:t xml:space="preserve"> </w:t>
      </w:r>
      <w:r w:rsidRPr="00A94DF2">
        <w:rPr>
          <w:b/>
          <w:color w:val="FF0000"/>
        </w:rPr>
        <w:fldChar w:fldCharType="begin" w:fldLock="1"/>
      </w:r>
      <w:r w:rsidR="00C414FC">
        <w:rPr>
          <w:b/>
          <w:color w:val="FF0000"/>
        </w:rPr>
        <w:instrText>ADDIN CSL_CITATION { "citationItems" : [ { "id" : "ITEM-1", "itemData" : { "DOI" : "10.1172/JCI113450", "ISBN" : "00219738 (ISSN)", "ISSN" : "0021-9738", "PMID" : "3127426", "abstract" : "Studies in man have shown that the episodic release of growth hormone (GH) is infrequent and erratic, and unlike that in the rat does not appear to have discernible ultradian periodicities. However, these observations in nonfasted subjects may be invalid since mixed nutrients have unpredictable effects on GH release. Moreover, in the fed state basal GH levels are frequently undetectable, thus rendering the identification of low amplitude pulses unreliable. Accordingly, the 24-h pulsatile pattern of GH secretion obtained from repetitive venous sampling in six normal adult male subjects was examined during a control fed day and during the first and fifth days of a 5-d fast. The GH data were analyzed using two distinct methods: a discrete pulse detection algorithm (Cluster analysis) and Fourier expansion time-series, which allows fixed periodicities of secretory activity to be resolved. The 5-d fast resulted in a significant increase in discrete GH pulse frequency (5.8 +/- 0.7 vs. 9.9 +/- 0.7 pulses/24 h, P = 0.028), 24 h integrated GH concentration (2.82 +/- 0.50 vs. 8.75 +/- 0.82 micrograms.min/ml; P = 0.0002), and maximal pulse amplitude (5.9 +/- 1.1 vs. 12.3 +/- 1.6 ng/ml, P less than 0.005). While multiple low-amplitude sinusoidal periodicities were present on the control fed day, time-series analysis revealed enhancement of circadian and ultradian cycles on the first and fifth days of fasting. Concomitantly, fasting resulted in a decline (day 1 vs. day 5) in serum concentrations of somatomedin C (1.31 +/- 0.22 vs. 0.77 +/- 0.18 U/ml) and glucose (4.9 +/- 0.2 vs. 3.2 +/- 0.2 mmol/liter), and a marked rise in free fatty acid (0.43 +/- 0.12 vs. 1.55 +/- 0.35 mmol/liter) and acetoacetate (35 +/- 6 vs. 507 +/- 80 nmol/liter). We conclude that the acute nutritional status is an important determinant of spontaneous pulsatile GH secretion in man. Fast-induced enhancement of GH release is achieved through combined frequency (discrete pulses) and amplitude (sinusoidal periodicities) modulation. Such alterations in somatotropic hormone release may play an important role in substrate homeostasis during starvation.", "author" : [ { "dropping-particle" : "", "family" : "Ho", "given" : "K Y", "non-dropping-particle" : "", "parse-names" : false, "suffix" : "" }, { "dropping-particle" : "", "family" : "Veldhuis", "given" : "J D", "non-dropping-particle" : "", "parse-names" : false, "suffix" : "" }, { "dropping-particle" : "", "family" : "Johnson", "given" : "M L", "non-dropping-particle" : "", "parse-names" : false, "suffix" : "" }, { "dropping-particle" : "", "family" : "Furlanetto", "given" : "R", "non-dropping-particle" : "", "parse-names" : false, "suffix" : "" }, { "dropping-particle" : "", "family" : "Evans", "given" : "W S", "non-dropping-particle" : "", "parse-names" : false, "suffix" : "" }, { "dropping-particle" : "", "family" : "Alberti", "given" : "K G", "non-dropping-particle" : "", "parse-names" : false, "suffix" : "" }, { "dropping-particle" : "", "family" : "Thorner", "given" : "M O", "non-dropping-particle" : "", "parse-names" : false, "suffix" : "" } ], "container-title" : "The Journal of clinical investigation", "id" : "ITEM-1", "issued" : { "date-parts" : [ [ "1988" ] ] }, "page" : "968-975", "title" : "Fasting enhances growth hormone secretion and amplifies the complex rhythms of growth hormone secretion in man.", "type" : "article-journal", "volume" : "81" }, "uris" : [ "http://www.mendeley.com/documents/?uuid=d973b7d1-d297-430a-8a7f-49f98274f036" ] }, { "id" : "ITEM-2", "itemData" : { "DOI" : "10.1210/en.2006-0592", "ISSN" : "0013-7227", "PMID" : "17038558", "abstract" : "To determine whether the severity of the catabolic condition differentially regulates the GH axis, male mice were either fed ad libitum or fasted for 12, 24, and 48 h. Hypothalami, pituitaries, and stomachs were collected for assessment of mRNA levels by quantitative real-time RT-PCR, and blood collected for measurement of plasma hormone and metabolite levels by commercial assay kits. Overnight (12 h) fasting resulted in a significant suppression of circulating glucose, insulin, IGF-I, and leptin levels and an increase in corticosterone, free fatty acids, and n-octanoyl ghrelin levels, and these directional changes were maintained at the 24- and 48-h time points. Fasting (24 h) also increased circulating GH levels, which was associated with an increase in pituitary mRNA levels for GHRH receptor and ghrelin receptor and a decrease in mRNA levels for somatostatin (SST) receptor (SSTR) subtypes, SSTR2, SSTR3, and SSTR5, where the changes in ghrelin receptor and SSTR expression persisted after 48 h fasting. Hypothalamic SST mRNA levels were not altered by fasting, whereas there was a transient rise in stomach SST mRNA levels 24 h after food withdrawal. In contrast, there was a biphasic effect of fasting on GHRH expression. GHRH mRNA levels were significantly elevated at 12 and 24 h but fell to approximately 50% of fed controls 48 h after food withdrawal. A sequential rise in hypothalamic neuropeptide Y (NPY) and CRH mRNA levels preceded the fall in GHRH expression, where fasting-induced changes in CRH and GHRH mRNA levels were not observed in 48-h-fasted NPY knockout mice. These observations, in light of previous reports showing both NPY and CRH can inhibit GHRH expression and GH release, suggest that these neuronal systems may work in concert to control the ultimate impact of fasting on GH axis function.", "author" : [ { "dropping-particle" : "", "family" : "Luque", "given" : "Raul M", "non-dropping-particle" : "", "parse-names" : false, "suffix" : "" }, { "dropping-particle" : "", "family" : "Park", "given" : "Seungjoon", "non-dropping-particle" : "", "parse-names" : false, "suffix" : "" }, { "dropping-particle" : "", "family" : "Kineman", "given" : "Rhonda D", "non-dropping-particle" : "", "parse-names" : false, "suffix" : "" } ], "container-title" : "Endocrinology", "id" : "ITEM-2", "issue" : "1", "issued" : { "date-parts" : [ [ "2007", "1" ] ] }, "page" : "300-9", "title" : "Severity of the catabolic condition differentially modulates hypothalamic expression of growth hormone-releasing hormone in the fasted mouse: potential role of neuropeptide Y and corticotropin-releasing hormone.", "type" : "article-journal", "volume" : "148" }, "uris" : [ "http://www.mendeley.com/documents/?uuid=b6eb4726-946f-47b2-9f19-f2f3dc4bfc30" ] } ], "mendeley" : { "previouslyFormattedCitation" : "[1, 2]" }, "properties" : { "noteIndex" : 0 }, "schema" : "https://github.com/citation-style-language/schema/raw/master/csl-citation.json" }</w:instrText>
      </w:r>
      <w:r w:rsidRPr="00A94DF2">
        <w:rPr>
          <w:b/>
          <w:color w:val="FF0000"/>
        </w:rPr>
        <w:fldChar w:fldCharType="separate"/>
      </w:r>
      <w:r w:rsidRPr="00A94DF2">
        <w:rPr>
          <w:noProof/>
          <w:color w:val="FF0000"/>
        </w:rPr>
        <w:t>[1, 2]</w:t>
      </w:r>
      <w:r w:rsidRPr="00A94DF2">
        <w:rPr>
          <w:b/>
          <w:color w:val="FF0000"/>
        </w:rPr>
        <w:fldChar w:fldCharType="end"/>
      </w:r>
      <w:r w:rsidRPr="00A94DF2">
        <w:rPr>
          <w:b/>
          <w:color w:val="FF0000"/>
        </w:rPr>
        <w:t xml:space="preserve">.  In this way, our protocol for food deprivation is likely to engage all of these pathways to defend body weight in the absence of food. </w:t>
      </w:r>
    </w:p>
    <w:p w14:paraId="5BA78D70" w14:textId="77777777" w:rsidR="00594BC2" w:rsidRDefault="00594BC2" w:rsidP="00A94DF2">
      <w:pPr>
        <w:ind w:left="360"/>
        <w:rPr>
          <w:b/>
          <w:color w:val="FF0000"/>
        </w:rPr>
      </w:pPr>
    </w:p>
    <w:p w14:paraId="0A1FD62B" w14:textId="40ADA781" w:rsidR="00A94DF2" w:rsidRPr="00594BC2" w:rsidRDefault="00594BC2" w:rsidP="00594BC2">
      <w:pPr>
        <w:rPr>
          <w:b/>
        </w:rPr>
      </w:pPr>
      <w:r w:rsidRPr="00594BC2">
        <w:rPr>
          <w:b/>
        </w:rPr>
        <w:t>We also mentioned in the results section that hormones were altered during fasting in manner consistent with other reports:</w:t>
      </w:r>
    </w:p>
    <w:p w14:paraId="1E6FC38D" w14:textId="77777777" w:rsidR="00594BC2" w:rsidRDefault="00594BC2" w:rsidP="00A94DF2">
      <w:pPr>
        <w:ind w:left="360"/>
        <w:rPr>
          <w:color w:val="FF0000"/>
        </w:rPr>
      </w:pPr>
    </w:p>
    <w:p w14:paraId="60FFD953" w14:textId="7F0723E0" w:rsidR="00594BC2" w:rsidRPr="00594BC2" w:rsidRDefault="00594BC2" w:rsidP="00A94DF2">
      <w:pPr>
        <w:ind w:left="360"/>
        <w:rPr>
          <w:b/>
          <w:color w:val="FF0000"/>
        </w:rPr>
      </w:pPr>
      <w:proofErr w:type="spellStart"/>
      <w:r w:rsidRPr="00594BC2">
        <w:rPr>
          <w:b/>
          <w:color w:val="FF0000"/>
        </w:rPr>
        <w:t>Futhermore</w:t>
      </w:r>
      <w:proofErr w:type="spellEnd"/>
      <w:r w:rsidRPr="00594BC2">
        <w:rPr>
          <w:b/>
          <w:color w:val="FF0000"/>
        </w:rPr>
        <w:t>, the fasting/</w:t>
      </w:r>
      <w:proofErr w:type="spellStart"/>
      <w:r w:rsidRPr="00594BC2">
        <w:rPr>
          <w:b/>
          <w:color w:val="FF0000"/>
        </w:rPr>
        <w:t>refeeding</w:t>
      </w:r>
      <w:proofErr w:type="spellEnd"/>
      <w:r w:rsidRPr="00594BC2">
        <w:rPr>
          <w:b/>
          <w:color w:val="FF0000"/>
        </w:rPr>
        <w:t xml:space="preserve"> responses (decreases in total ghrelin, glucagon, GLP-1 and increases with insulin) are consistent with previous data, supportive of a normal fasting response </w:t>
      </w:r>
      <w:r w:rsidRPr="00594BC2">
        <w:rPr>
          <w:b/>
          <w:color w:val="FF0000"/>
        </w:rPr>
        <w:fldChar w:fldCharType="begin" w:fldLock="1"/>
      </w:r>
      <w:r w:rsidR="00C414FC">
        <w:rPr>
          <w:b/>
          <w:color w:val="FF0000"/>
        </w:rPr>
        <w:instrText>ADDIN CSL_CITATION { "citationItems" : [ { "id" : "ITEM-1", "itemData" : { "ISSN" : "0014-5793", "PMID" : "3542566", "abstract" : "By hydrophobic gel permeation and high pressure liquid chromatography we isolated from pig intestinal mucosa a peptide which corresponds to proglucagon 78-107 as suggested by chromatography and determination of its N-terminal sequence. Natural and synthetic proglucagon 78-107 dose dependently and potently increased insulin secretion from the isolated perfused pig pancreas. Proglucagon 78-107 also secreted by the small intestine may participate in the hormonal control of insulin secretion.", "author" : [ { "dropping-particle" : "", "family" : "Holst", "given" : "J J", "non-dropping-particle" : "", "parse-names" : false, "suffix" : "" }, { "dropping-particle" : "", "family" : "Orskov", "given" : "C", "non-dropping-particle" : "", "parse-names" : false, "suffix" : "" }, { "dropping-particle" : "V", "family" : "Nielsen", "given" : "O", "non-dropping-particle" : "", "parse-names" : false, "suffix" : "" }, { "dropping-particle" : "", "family" : "Schwartz", "given" : "T W", "non-dropping-particle" : "", "parse-names" : false, "suffix" : "" } ], "container-title" : "FEBS letters", "id" : "ITEM-1", "issue" : "2", "issued" : { "date-parts" : [ [ "1987", "1", "26" ] ] }, "page" : "169-74", "title" : "Truncated glucagon-like peptide I, an insulin-releasing hormone from the distal gut.", "type" : "article-journal", "volume" : "211" }, "uris" : [ "http://www.mendeley.com/documents/?uuid=8ede94ab-a8e0-40ae-b020-b004c56760aa" ] }, { "id" : "ITEM-2", "itemData" : { "DOI" : "10.1016/S0140-6736(87)91194-9", "ISSN" : "01406736", "author" : [ { "dropping-particle" : "", "family" : "Kreymann", "given" : "B.", "non-dropping-particle" : "", "parse-names" : false, "suffix" : "" }, { "dropping-particle" : "", "family" : "Ghatei", "given" : "M.A.", "non-dropping-particle" : "", "parse-names" : false, "suffix" : "" }, { "dropping-particle" : "", "family" : "Williams", "given" : "G.", "non-dropping-particle" : "", "parse-names" : false, "suffix" : "" }, { "dropping-particle" : "", "family" : "Bloom", "given" : "S.R.", "non-dropping-particle" : "", "parse-names" : false, "suffix" : "" } ], "container-title" : "The Lancet", "id" : "ITEM-2", "issue" : "8571", "issued" : { "date-parts" : [ [ "1987", "12" ] ] }, "page" : "1300-1304", "title" : "Glucagon-Like Peptide-1 7-36: A Physiological Incretin in Man", "type" : "article-journal", "volume" : "330" }, "uris" : [ "http://www.mendeley.com/documents/?uuid=71dd3c06-6045-41d5-9858-d336c109441d" ] }, { "id" : "ITEM-3", "itemData" : { "ISSN" : "0012-1797", "PMID" : "11289032", "abstract" : "Ghrelin is a novel endogenous natural ligand for the growth hormone (GH) secretagogue receptor that has recently been isolated from the rat stomach. Ghrelin administration stimulates GH secretion but also causes weight gain by increasing food intake and reducing fat utilization in rodents. To investigate the possible involvement of ghrelin in the pathogenesis of human obesity, we measured body composition (by dual X-ray absorption) as well as fasting plasma ghrelin concentrations (radioimmunoassay) in 15 Caucasians (8 men and 7 women, 31+/-9 years of age, 92+/-24 kg body wt, and 29+/-10% body fat, mean +/- SD) and 15 Pima Indians (8 men and 7 women, 33+/-5 years of age, 97+/-29 kg body wt, and 30+/-8% body fat). Fasting plasma ghrelin was negatively correlated with percent body fat (r = -0.45; P = 0.01), fasting insulin (r = -0.45; P = 0.01) and leptin (r = -0.38; P = 0.03) concentrations. Plasma ghrelin concentration was decreased in obese Caucasians as compared with lean Caucasians (P &lt; 0.01). Also, fasting plasma ghrelin was lower in Pima Indians, a population with a very high prevalence of obesity, compared with Caucasians (87+/-28 vs. 129+/-34 fmol/ml; P &lt; 0.01). This result did not change after adjustment for fasting plasma insulin concentration. There was no correlation between fasting plasma ghrelin and height. Prospective clinical studies are now needed to establish the role of ghrelin in the pathogenesis of human obesity.", "author" : [ { "dropping-particle" : "", "family" : "Tsch\u00f6p", "given" : "M", "non-dropping-particle" : "", "parse-names" : false, "suffix" : "" }, { "dropping-particle" : "", "family" : "Weyer", "given" : "C", "non-dropping-particle" : "", "parse-names" : false, "suffix" : "" }, { "dropping-particle" : "", "family" : "Tataranni", "given" : "P a", "non-dropping-particle" : "", "parse-names" : false, "suffix" : "" }, { "dropping-particle" : "", "family" : "Devanarayan", "given" : "V", "non-dropping-particle" : "", "parse-names" : false, "suffix" : "" }, { "dropping-particle" : "", "family" : "Ravussin", "given" : "E", "non-dropping-particle" : "", "parse-names" : false, "suffix" : "" }, { "dropping-particle" : "", "family" : "Heiman", "given" : "M L", "non-dropping-particle" : "", "parse-names" : false, "suffix" : "" } ], "container-title" : "Diabetes", "id" : "ITEM-3", "issue" : "4", "issued" : { "date-parts" : [ [ "2001", "4" ] ] }, "page" : "707-9", "title" : "Circulating ghrelin levels are decreased in human obesity.", "type" : "article-journal", "volume" : "50" }, "uris" : [ "http://www.mendeley.com/documents/?uuid=8f4f8b20-0a1e-408a-8918-29afe5ff63e1" ] }, { "id" : "ITEM-4",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 "non-dropping-particle" : "", "parse-names" : false, "suffix" : "" }, { "dropping-particle" : "", "family" : "Smiley", "given" : "D L", "non-dropping-particle" : "", "parse-names" : false, "suffix" : "" }, { "dropping-particle" : "", "family" : "Heiman", "given" : "M L", "non-dropping-particle" : "", "parse-names" : false, "suffix" : "" } ], "container-title" : "Nature", "id" : "ITEM-4", "issue" : "6806", "issued" : { "date-parts" : [ [ "2000", "10", "19" ] ] }, "page" : "908-13", "title" : "Ghrelin induces adiposity in rodents.", "type" : "article-journal", "volume" : "407" }, "uris" : [ "http://www.mendeley.com/documents/?uuid=c7c479d3-a8a7-4cdd-8b7c-47f5fd4496f5" ] } ], "mendeley" : { "previouslyFormattedCitation" : "[4\u20137]" }, "properties" : { "noteIndex" : 0 }, "schema" : "https://github.com/citation-style-language/schema/raw/master/csl-citation.json" }</w:instrText>
      </w:r>
      <w:r w:rsidRPr="00594BC2">
        <w:rPr>
          <w:b/>
          <w:color w:val="FF0000"/>
        </w:rPr>
        <w:fldChar w:fldCharType="separate"/>
      </w:r>
      <w:r w:rsidRPr="00594BC2">
        <w:rPr>
          <w:noProof/>
          <w:color w:val="FF0000"/>
        </w:rPr>
        <w:t>[4–7]</w:t>
      </w:r>
      <w:r w:rsidRPr="00594BC2">
        <w:rPr>
          <w:b/>
          <w:color w:val="FF0000"/>
        </w:rPr>
        <w:fldChar w:fldCharType="end"/>
      </w:r>
      <w:r w:rsidRPr="00594BC2">
        <w:rPr>
          <w:b/>
          <w:color w:val="FF0000"/>
        </w:rPr>
        <w:t xml:space="preserve">.  </w:t>
      </w:r>
    </w:p>
    <w:p w14:paraId="36F6985D" w14:textId="77777777" w:rsidR="00257D04" w:rsidRPr="00C73CB5" w:rsidRDefault="00257D04" w:rsidP="00686E64">
      <w:pPr>
        <w:rPr>
          <w:b/>
        </w:rPr>
      </w:pPr>
    </w:p>
    <w:p w14:paraId="0C393A71" w14:textId="77777777" w:rsidR="00C73CB5" w:rsidRDefault="00C73CB5" w:rsidP="00686E64"/>
    <w:p w14:paraId="7E2CD847" w14:textId="77777777" w:rsidR="00FC2429" w:rsidRDefault="00FC2429" w:rsidP="00FC2429">
      <w:pPr>
        <w:pStyle w:val="ListParagraph"/>
        <w:numPr>
          <w:ilvl w:val="0"/>
          <w:numId w:val="2"/>
        </w:numPr>
      </w:pPr>
      <w:r>
        <w:t xml:space="preserve">Do the investigators consider that fasting levels of gut related peptides and one </w:t>
      </w:r>
      <w:proofErr w:type="spellStart"/>
      <w:r>
        <w:t>refed</w:t>
      </w:r>
      <w:proofErr w:type="spellEnd"/>
      <w:r>
        <w:t xml:space="preserve"> </w:t>
      </w:r>
      <w:proofErr w:type="spellStart"/>
      <w:r>
        <w:t>timpoint</w:t>
      </w:r>
      <w:proofErr w:type="spellEnd"/>
      <w:r>
        <w:t xml:space="preserve"> is sufficient for proper assessment of appetite related factors? Please discuss. Please clarify the re-fed time taken in the methodology.</w:t>
      </w:r>
    </w:p>
    <w:p w14:paraId="32236967" w14:textId="77777777" w:rsidR="007E171E" w:rsidRDefault="007E171E" w:rsidP="007E171E"/>
    <w:p w14:paraId="12A976AD" w14:textId="0AFDF5F9" w:rsidR="007E171E" w:rsidRDefault="007E171E" w:rsidP="007E171E">
      <w:pPr>
        <w:rPr>
          <w:b/>
        </w:rPr>
      </w:pPr>
      <w:proofErr w:type="spellStart"/>
      <w:r w:rsidRPr="007E171E">
        <w:rPr>
          <w:b/>
        </w:rPr>
        <w:t>Refeeding</w:t>
      </w:r>
      <w:proofErr w:type="spellEnd"/>
      <w:r w:rsidRPr="007E171E">
        <w:rPr>
          <w:b/>
        </w:rPr>
        <w:t xml:space="preserve"> was performed for 6h in these animals, as cla</w:t>
      </w:r>
      <w:r>
        <w:rPr>
          <w:b/>
        </w:rPr>
        <w:t>rified in the methods section:</w:t>
      </w:r>
    </w:p>
    <w:p w14:paraId="641EC1CE" w14:textId="77777777" w:rsidR="007E171E" w:rsidRDefault="007E171E" w:rsidP="007E171E">
      <w:pPr>
        <w:rPr>
          <w:b/>
        </w:rPr>
      </w:pPr>
    </w:p>
    <w:p w14:paraId="29D8DF23" w14:textId="77777777" w:rsidR="007E171E" w:rsidRDefault="007E171E" w:rsidP="007E171E">
      <w:pPr>
        <w:ind w:left="360"/>
        <w:rPr>
          <w:b/>
          <w:color w:val="FF0000"/>
        </w:rPr>
      </w:pPr>
      <w:r w:rsidRPr="007E171E">
        <w:rPr>
          <w:b/>
          <w:color w:val="FF0000"/>
        </w:rPr>
        <w:t xml:space="preserve">For re-feeding experiments, the indicated food was re-administered to fasted animals for 6 hours </w:t>
      </w:r>
      <w:r w:rsidRPr="007E171E">
        <w:rPr>
          <w:b/>
          <w:i/>
          <w:color w:val="FF0000"/>
        </w:rPr>
        <w:t>ad libitum</w:t>
      </w:r>
      <w:r w:rsidRPr="007E171E">
        <w:rPr>
          <w:b/>
          <w:color w:val="FF0000"/>
        </w:rPr>
        <w:t xml:space="preserve"> along with water.</w:t>
      </w:r>
    </w:p>
    <w:p w14:paraId="1B098DBB" w14:textId="77777777" w:rsidR="007E171E" w:rsidRPr="007E171E" w:rsidRDefault="007E171E" w:rsidP="007E171E">
      <w:pPr>
        <w:ind w:left="360"/>
        <w:rPr>
          <w:b/>
          <w:color w:val="FF0000"/>
        </w:rPr>
      </w:pPr>
    </w:p>
    <w:p w14:paraId="30980874" w14:textId="466DCC73" w:rsidR="000C4AA9" w:rsidRPr="000C4AA9" w:rsidRDefault="007E171E" w:rsidP="0065339D">
      <w:pPr>
        <w:rPr>
          <w:b/>
          <w:color w:val="FF0000"/>
        </w:rPr>
      </w:pPr>
      <w:r>
        <w:rPr>
          <w:b/>
        </w:rPr>
        <w:t>The reviewer brings up an excellent point regarding the timing of ap</w:t>
      </w:r>
      <w:r w:rsidR="000C4AA9">
        <w:rPr>
          <w:b/>
        </w:rPr>
        <w:t>p</w:t>
      </w:r>
      <w:r>
        <w:rPr>
          <w:b/>
        </w:rPr>
        <w:t>etite related factors.  Although we observe</w:t>
      </w:r>
      <w:r w:rsidR="000C4AA9">
        <w:rPr>
          <w:b/>
        </w:rPr>
        <w:t xml:space="preserve">d significant elevations in fasting </w:t>
      </w:r>
      <w:proofErr w:type="spellStart"/>
      <w:r w:rsidR="000C4AA9">
        <w:rPr>
          <w:b/>
        </w:rPr>
        <w:t>ghrein</w:t>
      </w:r>
      <w:proofErr w:type="spellEnd"/>
      <w:r w:rsidR="000C4AA9">
        <w:rPr>
          <w:b/>
        </w:rPr>
        <w:t xml:space="preserve"> and </w:t>
      </w:r>
      <w:r>
        <w:rPr>
          <w:b/>
        </w:rPr>
        <w:t>glucagon</w:t>
      </w:r>
      <w:r w:rsidR="000C4AA9">
        <w:rPr>
          <w:b/>
        </w:rPr>
        <w:t xml:space="preserve">, and a modest elevation of GLP-1 between fasted and </w:t>
      </w:r>
      <w:proofErr w:type="spellStart"/>
      <w:r w:rsidR="000C4AA9">
        <w:rPr>
          <w:b/>
        </w:rPr>
        <w:t>refed</w:t>
      </w:r>
      <w:proofErr w:type="spellEnd"/>
      <w:r w:rsidR="000C4AA9">
        <w:rPr>
          <w:b/>
        </w:rPr>
        <w:t xml:space="preserve"> groups (see Supplementary Figure 2A), a thorough examination of the kinetics of these changes was not performed, and is beyond the scope of this study.  These markers do however provide a context to the extent of fasting and re-feedin</w:t>
      </w:r>
      <w:r w:rsidR="0090305D">
        <w:rPr>
          <w:b/>
        </w:rPr>
        <w:t>g responses observed in Figure 2 (formerly Figure 3)</w:t>
      </w:r>
      <w:r w:rsidR="000C4AA9">
        <w:rPr>
          <w:b/>
        </w:rPr>
        <w:t>.  This is mentioned in the results section</w:t>
      </w:r>
      <w:r w:rsidR="0065339D">
        <w:rPr>
          <w:b/>
        </w:rPr>
        <w:t xml:space="preserve"> as described above in comment #4 from this reviewer.</w:t>
      </w:r>
    </w:p>
    <w:p w14:paraId="7A3BD44C" w14:textId="77777777" w:rsidR="000C4AA9" w:rsidRPr="007E171E" w:rsidRDefault="000C4AA9" w:rsidP="007E171E">
      <w:pPr>
        <w:rPr>
          <w:b/>
        </w:rPr>
      </w:pPr>
    </w:p>
    <w:p w14:paraId="0A3A805A" w14:textId="1602E927" w:rsidR="007E171E" w:rsidRDefault="000C4AA9" w:rsidP="007E171E">
      <w:pPr>
        <w:rPr>
          <w:b/>
        </w:rPr>
      </w:pPr>
      <w:r w:rsidRPr="000C4AA9">
        <w:rPr>
          <w:b/>
        </w:rPr>
        <w:t>Furthermore, we clarify in both the results and discussion section that we determined total ghrelin and not active ghrelin.</w:t>
      </w:r>
    </w:p>
    <w:p w14:paraId="5B2CB8BE" w14:textId="77777777" w:rsidR="00617FF3" w:rsidRPr="000C4AA9" w:rsidRDefault="00617FF3" w:rsidP="007E171E">
      <w:pPr>
        <w:rPr>
          <w:b/>
        </w:rPr>
      </w:pPr>
    </w:p>
    <w:p w14:paraId="00FC8771" w14:textId="7C868DC0" w:rsidR="005A7923" w:rsidRDefault="00734333" w:rsidP="00FC2429">
      <w:pPr>
        <w:pStyle w:val="ListParagraph"/>
        <w:numPr>
          <w:ilvl w:val="0"/>
          <w:numId w:val="2"/>
        </w:numPr>
      </w:pPr>
      <w:r>
        <w:rPr>
          <w:b/>
          <w:noProof/>
        </w:rPr>
        <mc:AlternateContent>
          <mc:Choice Requires="wps">
            <w:drawing>
              <wp:anchor distT="0" distB="0" distL="114300" distR="114300" simplePos="0" relativeHeight="251661312" behindDoc="0" locked="0" layoutInCell="1" allowOverlap="1" wp14:anchorId="18D918DC" wp14:editId="543EDEAB">
                <wp:simplePos x="0" y="0"/>
                <wp:positionH relativeFrom="column">
                  <wp:posOffset>2057400</wp:posOffset>
                </wp:positionH>
                <wp:positionV relativeFrom="paragraph">
                  <wp:posOffset>291465</wp:posOffset>
                </wp:positionV>
                <wp:extent cx="3657600" cy="5257800"/>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3657600" cy="52578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959C735" w14:textId="1CEDAEF4" w:rsidR="007E2A90" w:rsidRDefault="007E2A90">
                            <w:r>
                              <w:rPr>
                                <w:noProof/>
                              </w:rPr>
                              <w:drawing>
                                <wp:inline distT="0" distB="0" distL="0" distR="0" wp14:anchorId="48393DC3" wp14:editId="0A2DDFC1">
                                  <wp:extent cx="3472180" cy="3458845"/>
                                  <wp:effectExtent l="0" t="0" r="7620" b="0"/>
                                  <wp:docPr id="7" name="Picture 7" descr="Macintosh HD:Users:davebridges:Documents:Source:PredictorsDietInducedObesity:publications:reviews:response figures:cohort-end-weight-vari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vebridges:Documents:Source:PredictorsDietInducedObesity:publications:reviews:response figures:cohort-end-weight-variation.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472180" cy="3458845"/>
                                          </a:xfrm>
                                          <a:prstGeom prst="rect">
                                            <a:avLst/>
                                          </a:prstGeom>
                                          <a:noFill/>
                                          <a:ln>
                                            <a:noFill/>
                                          </a:ln>
                                        </pic:spPr>
                                      </pic:pic>
                                    </a:graphicData>
                                  </a:graphic>
                                </wp:inline>
                              </w:drawing>
                            </w:r>
                          </w:p>
                          <w:p w14:paraId="543BDFB2" w14:textId="39755D59" w:rsidR="007E2A90" w:rsidRDefault="007E2A90"/>
                          <w:p w14:paraId="4CE42E02" w14:textId="5211A0FC" w:rsidR="007E2A90" w:rsidRDefault="007E2A90">
                            <w:r w:rsidRPr="00E270C1">
                              <w:rPr>
                                <w:b/>
                              </w:rPr>
                              <w:t>Figure 1: Cohort and site-dependence of variations in end-point body weights.</w:t>
                            </w:r>
                            <w:r>
                              <w:t xml:space="preserve">  We examined the relative standard deviation of each cohort/diet group separately.  There was significantly more variation in both of the University of Michigan housed HFD fed animals, but </w:t>
                            </w:r>
                            <w:r>
                              <w:rPr>
                                <w:b/>
                              </w:rPr>
                              <w:t>not</w:t>
                            </w:r>
                            <w:r>
                              <w:t xml:space="preserve"> the Tennessee-housed HFD fed animal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3" o:spid="_x0000_s1026" type="#_x0000_t202" style="position:absolute;left:0;text-align:left;margin-left:162pt;margin-top:22.95pt;width:4in;height:41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" filled="f" stroked="f">
                <v:textbox>
                  <w:txbxContent>
                    <w:p w14:paraId="0959C735" w14:textId="1CEDAEF4" w:rsidR="007E2A90" w:rsidRDefault="007E2A90">
                      <w:r>
                        <w:rPr>
                          <w:noProof/>
                        </w:rPr>
                        <w:drawing>
                          <wp:inline distT="0" distB="0" distL="0" distR="0" wp14:anchorId="48393DC3" wp14:editId="0A2DDFC1">
                            <wp:extent cx="3472180" cy="3458845"/>
                            <wp:effectExtent l="0" t="0" r="7620" b="0"/>
                            <wp:docPr id="7" name="Picture 7" descr="Macintosh HD:Users:davebridges:Documents:Source:PredictorsDietInducedObesity:publications:reviews:response figures:cohort-end-weight-vari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vebridges:Documents:Source:PredictorsDietInducedObesity:publications:reviews:response figures:cohort-end-weight-variation.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472180" cy="3458845"/>
                                    </a:xfrm>
                                    <a:prstGeom prst="rect">
                                      <a:avLst/>
                                    </a:prstGeom>
                                    <a:noFill/>
                                    <a:ln>
                                      <a:noFill/>
                                    </a:ln>
                                  </pic:spPr>
                                </pic:pic>
                              </a:graphicData>
                            </a:graphic>
                          </wp:inline>
                        </w:drawing>
                      </w:r>
                    </w:p>
                    <w:p w14:paraId="543BDFB2" w14:textId="39755D59" w:rsidR="007E2A90" w:rsidRDefault="007E2A90"/>
                    <w:p w14:paraId="4CE42E02" w14:textId="5211A0FC" w:rsidR="007E2A90" w:rsidRDefault="007E2A90">
                      <w:r w:rsidRPr="00E270C1">
                        <w:rPr>
                          <w:b/>
                        </w:rPr>
                        <w:t>Figure 1: Cohort and site-dependence of variations in end-point body weights.</w:t>
                      </w:r>
                      <w:r>
                        <w:t xml:space="preserve">  We examined the relative standard deviation of each cohort/diet group separately.  There was significantly more variation in both of the University of Michigan housed HFD fed animals, but </w:t>
                      </w:r>
                      <w:r>
                        <w:rPr>
                          <w:b/>
                        </w:rPr>
                        <w:t>not</w:t>
                      </w:r>
                      <w:r>
                        <w:t xml:space="preserve"> the Tennessee-housed HFD fed animals.   </w:t>
                      </w:r>
                    </w:p>
                  </w:txbxContent>
                </v:textbox>
                <w10:wrap type="square"/>
              </v:shape>
            </w:pict>
          </mc:Fallback>
        </mc:AlternateContent>
      </w:r>
      <w:r w:rsidR="00FC2429">
        <w:t xml:space="preserve">I am confused between cohorts 3-6 given in Figure S1 and Cohorts 1-4 in the text please reconcile. </w:t>
      </w:r>
    </w:p>
    <w:p w14:paraId="512DC72E" w14:textId="77777777" w:rsidR="005A7923" w:rsidRDefault="005A7923" w:rsidP="005A7923">
      <w:pPr>
        <w:pStyle w:val="ListParagraph"/>
        <w:ind w:left="360"/>
      </w:pPr>
    </w:p>
    <w:p w14:paraId="0B8F399D" w14:textId="45959272" w:rsidR="005A7923" w:rsidRDefault="005A7923" w:rsidP="00A91CAE">
      <w:pPr>
        <w:pStyle w:val="ListParagraph"/>
        <w:ind w:left="0"/>
        <w:rPr>
          <w:b/>
        </w:rPr>
      </w:pPr>
      <w:r>
        <w:rPr>
          <w:b/>
        </w:rPr>
        <w:t>This was a labeling error and has been fixed</w:t>
      </w:r>
      <w:r w:rsidR="00CB7625">
        <w:rPr>
          <w:b/>
        </w:rPr>
        <w:t xml:space="preserve"> in both the manuscript and Figure S1</w:t>
      </w:r>
      <w:r>
        <w:rPr>
          <w:b/>
        </w:rPr>
        <w:t>.</w:t>
      </w:r>
      <w:r w:rsidR="00501B5F">
        <w:rPr>
          <w:b/>
        </w:rPr>
        <w:t xml:space="preserve"> </w:t>
      </w:r>
    </w:p>
    <w:p w14:paraId="21179FED" w14:textId="55D58CC7" w:rsidR="005A7923" w:rsidRPr="005A7923" w:rsidRDefault="005A7923" w:rsidP="005A7923">
      <w:pPr>
        <w:pStyle w:val="ListParagraph"/>
        <w:ind w:left="360"/>
        <w:rPr>
          <w:b/>
        </w:rPr>
      </w:pPr>
    </w:p>
    <w:p w14:paraId="45F43BFA" w14:textId="77777777" w:rsidR="00E270C1" w:rsidRDefault="00FC2429" w:rsidP="00E270C1">
      <w:pPr>
        <w:pStyle w:val="ListParagraph"/>
        <w:numPr>
          <w:ilvl w:val="0"/>
          <w:numId w:val="2"/>
        </w:numPr>
      </w:pPr>
      <w:r>
        <w:t xml:space="preserve">Since HFD animals gained more at one location than the other, I do not think it is appropriate to combine these. Do the results hold when HFD groups are separated into cohorts by location? Could this be reason for variability in weight gain on HFD? </w:t>
      </w:r>
      <w:r w:rsidR="00E270C1">
        <w:t>I am not sure what is meant by “minimal variation across cohorts”? From the figure to me it looks as if there is considerable variation across the HFD cohorts, but within the same cohort is smaller variation?</w:t>
      </w:r>
    </w:p>
    <w:p w14:paraId="4C2D1B8F" w14:textId="25DD77C4" w:rsidR="000867BA" w:rsidRDefault="000867BA" w:rsidP="00E270C1">
      <w:pPr>
        <w:pStyle w:val="ListParagraph"/>
        <w:ind w:left="360"/>
      </w:pPr>
    </w:p>
    <w:p w14:paraId="4F7C29CD" w14:textId="77777777" w:rsidR="000867BA" w:rsidRDefault="000867BA" w:rsidP="000867BA">
      <w:pPr>
        <w:pStyle w:val="ListParagraph"/>
        <w:ind w:left="0"/>
      </w:pPr>
    </w:p>
    <w:p w14:paraId="1F0E9F0F" w14:textId="755FB4B7" w:rsidR="000867BA" w:rsidRDefault="00346627" w:rsidP="000867BA">
      <w:pPr>
        <w:pStyle w:val="ListParagraph"/>
        <w:ind w:left="0"/>
        <w:rPr>
          <w:b/>
        </w:rPr>
      </w:pPr>
      <w:r>
        <w:rPr>
          <w:b/>
        </w:rPr>
        <w:t xml:space="preserve">We examined these cohorts separately, according to this very insightful suggestion.  The reviewer is correct in noting that there may be differential variability between facilities.  For reasons we do not quite understand, the increased variation in HFD animals was only present at one location, not the other.  These separated data are presented </w:t>
      </w:r>
      <w:r w:rsidR="00E270C1">
        <w:rPr>
          <w:b/>
        </w:rPr>
        <w:t xml:space="preserve">in Figure 1 of this response.  </w:t>
      </w:r>
      <w:r w:rsidR="004D2EC5">
        <w:rPr>
          <w:b/>
        </w:rPr>
        <w:t xml:space="preserve">  </w:t>
      </w:r>
    </w:p>
    <w:p w14:paraId="4F3F8F03" w14:textId="5615F7F7" w:rsidR="00E270C1" w:rsidRDefault="00E270C1" w:rsidP="000867BA">
      <w:pPr>
        <w:pStyle w:val="ListParagraph"/>
        <w:ind w:left="0"/>
        <w:rPr>
          <w:b/>
        </w:rPr>
      </w:pPr>
    </w:p>
    <w:p w14:paraId="3EF83CEF" w14:textId="631A8907" w:rsidR="00E270C1" w:rsidRDefault="00E270C1" w:rsidP="000867BA">
      <w:pPr>
        <w:pStyle w:val="ListParagraph"/>
        <w:ind w:left="0"/>
        <w:rPr>
          <w:b/>
        </w:rPr>
      </w:pPr>
      <w:r>
        <w:rPr>
          <w:b/>
        </w:rPr>
        <w:t xml:space="preserve">This re-analysis has our interpretation of the altered variance.  It is possible that one of these facilities is an outlier, and that there either is or is not increase variance in HFD-fed animals, but without repeating this at several other animal facilities we can not make any conclusive statements.  </w:t>
      </w:r>
      <w:r w:rsidR="004D2EC5">
        <w:rPr>
          <w:b/>
        </w:rPr>
        <w:t xml:space="preserve">We informally discussed this with several colleagues who have also done high fat diet treatment, and found that while there is some location-to-location variance, the enhanced variance present in cohorts 1 and 2 was especially high at the University of Michigan facility.  As </w:t>
      </w:r>
      <w:r>
        <w:rPr>
          <w:b/>
        </w:rPr>
        <w:t>such we have removed</w:t>
      </w:r>
      <w:r w:rsidR="0090305D">
        <w:rPr>
          <w:b/>
        </w:rPr>
        <w:t xml:space="preserve"> what was</w:t>
      </w:r>
      <w:r>
        <w:rPr>
          <w:b/>
        </w:rPr>
        <w:t xml:space="preserve"> Figure 1 from this paper, and any reference to the increase variation with high fat diet as we are not confident in these effects.  We profusely thank the reviewer for his</w:t>
      </w:r>
      <w:r w:rsidR="00501B5F">
        <w:rPr>
          <w:b/>
        </w:rPr>
        <w:t xml:space="preserve"> keen eye</w:t>
      </w:r>
      <w:r>
        <w:rPr>
          <w:b/>
        </w:rPr>
        <w:t>.</w:t>
      </w:r>
    </w:p>
    <w:p w14:paraId="366E31E0" w14:textId="77777777" w:rsidR="003A5DDA" w:rsidRDefault="003A5DDA" w:rsidP="000867BA">
      <w:pPr>
        <w:pStyle w:val="ListParagraph"/>
        <w:ind w:left="0"/>
        <w:rPr>
          <w:b/>
        </w:rPr>
      </w:pPr>
    </w:p>
    <w:p w14:paraId="3C7C3152" w14:textId="430CFD2C" w:rsidR="003A5DDA" w:rsidRDefault="004E2286" w:rsidP="000867BA">
      <w:pPr>
        <w:pStyle w:val="ListParagraph"/>
        <w:ind w:left="0"/>
        <w:rPr>
          <w:b/>
        </w:rPr>
      </w:pPr>
      <w:r>
        <w:rPr>
          <w:b/>
          <w:noProof/>
        </w:rPr>
        <mc:AlternateContent>
          <mc:Choice Requires="wps">
            <w:drawing>
              <wp:anchor distT="0" distB="0" distL="114300" distR="114300" simplePos="0" relativeHeight="251663360" behindDoc="0" locked="0" layoutInCell="1" allowOverlap="1" wp14:anchorId="7E7268DC" wp14:editId="13A007B7">
                <wp:simplePos x="0" y="0"/>
                <wp:positionH relativeFrom="column">
                  <wp:posOffset>0</wp:posOffset>
                </wp:positionH>
                <wp:positionV relativeFrom="paragraph">
                  <wp:posOffset>327025</wp:posOffset>
                </wp:positionV>
                <wp:extent cx="3657600" cy="4800600"/>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3657600" cy="4800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DFC9703" w14:textId="72991E61" w:rsidR="007E2A90" w:rsidRDefault="007E2A90" w:rsidP="007E2A90"/>
                          <w:p w14:paraId="5E3A429A" w14:textId="10E3A268" w:rsidR="007E2A90" w:rsidRDefault="004E2286" w:rsidP="007E2A90">
                            <w:r>
                              <w:rPr>
                                <w:noProof/>
                              </w:rPr>
                              <w:drawing>
                                <wp:inline distT="0" distB="0" distL="0" distR="0" wp14:anchorId="31FC77E6" wp14:editId="5D974FF7">
                                  <wp:extent cx="3472180" cy="3578225"/>
                                  <wp:effectExtent l="0" t="0" r="7620" b="3175"/>
                                  <wp:docPr id="9" name="Picture 9" descr="Macintosh HD:Users:davebridges:Documents:Source:PredictorsDietInducedObesity:publications:reviews:response figures:gain-plot-pct-coh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vebridges:Documents:Source:PredictorsDietInducedObesity:publications:reviews:response figures:gain-plot-pct-cohorts.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472180" cy="3578225"/>
                                          </a:xfrm>
                                          <a:prstGeom prst="rect">
                                            <a:avLst/>
                                          </a:prstGeom>
                                          <a:noFill/>
                                          <a:ln>
                                            <a:noFill/>
                                          </a:ln>
                                        </pic:spPr>
                                      </pic:pic>
                                    </a:graphicData>
                                  </a:graphic>
                                </wp:inline>
                              </w:drawing>
                            </w:r>
                          </w:p>
                          <w:p w14:paraId="7C19F92A" w14:textId="063532EC" w:rsidR="007E2A90" w:rsidRPr="004E2286" w:rsidRDefault="007E2A90" w:rsidP="007E2A90">
                            <w:r w:rsidRPr="00E270C1">
                              <w:rPr>
                                <w:b/>
                              </w:rPr>
                              <w:t xml:space="preserve">Figure 1: Cohort </w:t>
                            </w:r>
                            <w:r w:rsidR="004E2286">
                              <w:rPr>
                                <w:b/>
                              </w:rPr>
                              <w:t>separated effects of pre-diet fasting response to weight gain during HFD.</w:t>
                            </w:r>
                            <w:r w:rsidR="004E2286">
                              <w:t xml:space="preserve">  In both cohorts, </w:t>
                            </w:r>
                            <w:proofErr w:type="gramStart"/>
                            <w:r w:rsidR="004E2286">
                              <w:t xml:space="preserve">the </w:t>
                            </w:r>
                            <w:proofErr w:type="spellStart"/>
                            <w:r w:rsidR="004E2286">
                              <w:t>the</w:t>
                            </w:r>
                            <w:proofErr w:type="spellEnd"/>
                            <w:proofErr w:type="gramEnd"/>
                            <w:r w:rsidR="004E2286">
                              <w:t xml:space="preserve"> relationship between pre-diet fasting response and weight gain by HFD was   p&lt;0.003 with a Rho</w:t>
                            </w:r>
                            <w:r w:rsidR="004E2286">
                              <w:rPr>
                                <w:vertAlign w:val="superscript"/>
                              </w:rPr>
                              <w:t>2</w:t>
                            </w:r>
                            <w:r w:rsidR="004E2286">
                              <w:t xml:space="preserve"> of &gt;0.3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 o:spid="_x0000_s1027" type="#_x0000_t202" style="position:absolute;margin-left:0;margin-top:25.75pt;width:4in;height:37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" filled="f" stroked="f">
                <v:textbox>
                  <w:txbxContent>
                    <w:p w14:paraId="7DFC9703" w14:textId="72991E61" w:rsidR="007E2A90" w:rsidRDefault="007E2A90" w:rsidP="007E2A90"/>
                    <w:p w14:paraId="5E3A429A" w14:textId="10E3A268" w:rsidR="007E2A90" w:rsidRDefault="004E2286" w:rsidP="007E2A90">
                      <w:r>
                        <w:rPr>
                          <w:noProof/>
                        </w:rPr>
                        <w:drawing>
                          <wp:inline distT="0" distB="0" distL="0" distR="0" wp14:anchorId="31FC77E6" wp14:editId="5D974FF7">
                            <wp:extent cx="3472180" cy="3578225"/>
                            <wp:effectExtent l="0" t="0" r="7620" b="3175"/>
                            <wp:docPr id="9" name="Picture 9" descr="Macintosh HD:Users:davebridges:Documents:Source:PredictorsDietInducedObesity:publications:reviews:response figures:gain-plot-pct-coh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vebridges:Documents:Source:PredictorsDietInducedObesity:publications:reviews:response figures:gain-plot-pct-cohorts.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472180" cy="3578225"/>
                                    </a:xfrm>
                                    <a:prstGeom prst="rect">
                                      <a:avLst/>
                                    </a:prstGeom>
                                    <a:noFill/>
                                    <a:ln>
                                      <a:noFill/>
                                    </a:ln>
                                  </pic:spPr>
                                </pic:pic>
                              </a:graphicData>
                            </a:graphic>
                          </wp:inline>
                        </w:drawing>
                      </w:r>
                    </w:p>
                    <w:p w14:paraId="7C19F92A" w14:textId="063532EC" w:rsidR="007E2A90" w:rsidRPr="004E2286" w:rsidRDefault="007E2A90" w:rsidP="007E2A90">
                      <w:r w:rsidRPr="00E270C1">
                        <w:rPr>
                          <w:b/>
                        </w:rPr>
                        <w:t xml:space="preserve">Figure 1: Cohort </w:t>
                      </w:r>
                      <w:r w:rsidR="004E2286">
                        <w:rPr>
                          <w:b/>
                        </w:rPr>
                        <w:t>separated effects of pre-diet fasting response to weight gain during HFD.</w:t>
                      </w:r>
                      <w:r w:rsidR="004E2286">
                        <w:t xml:space="preserve">  In both cohorts, </w:t>
                      </w:r>
                      <w:proofErr w:type="gramStart"/>
                      <w:r w:rsidR="004E2286">
                        <w:t xml:space="preserve">the </w:t>
                      </w:r>
                      <w:proofErr w:type="spellStart"/>
                      <w:r w:rsidR="004E2286">
                        <w:t>the</w:t>
                      </w:r>
                      <w:proofErr w:type="spellEnd"/>
                      <w:proofErr w:type="gramEnd"/>
                      <w:r w:rsidR="004E2286">
                        <w:t xml:space="preserve"> relationship between pre-diet fasting response and weight gain by HFD was   p&lt;0.003 with a Rho</w:t>
                      </w:r>
                      <w:r w:rsidR="004E2286">
                        <w:rPr>
                          <w:vertAlign w:val="superscript"/>
                        </w:rPr>
                        <w:t>2</w:t>
                      </w:r>
                      <w:r w:rsidR="004E2286">
                        <w:t xml:space="preserve"> of &gt;0.33.</w:t>
                      </w:r>
                    </w:p>
                  </w:txbxContent>
                </v:textbox>
                <w10:wrap type="square"/>
              </v:shape>
            </w:pict>
          </mc:Fallback>
        </mc:AlternateContent>
      </w:r>
      <w:r w:rsidR="003A5DDA">
        <w:rPr>
          <w:b/>
        </w:rPr>
        <w:t>Notably, there is quite strong consistency between cohorts 3 and 4</w:t>
      </w:r>
      <w:r w:rsidR="004D2EC5">
        <w:rPr>
          <w:b/>
        </w:rPr>
        <w:t xml:space="preserve">.  In any case, to be careful, we re-examined all other figures in which multiple cohorts were combined.  </w:t>
      </w:r>
      <w:r w:rsidR="00AB1AFF">
        <w:rPr>
          <w:b/>
        </w:rPr>
        <w:t>As stated in the methods section:</w:t>
      </w:r>
    </w:p>
    <w:p w14:paraId="34C59D9F" w14:textId="77777777" w:rsidR="00AB1AFF" w:rsidRDefault="00AB1AFF" w:rsidP="000867BA">
      <w:pPr>
        <w:pStyle w:val="ListParagraph"/>
        <w:ind w:left="0"/>
        <w:rPr>
          <w:b/>
        </w:rPr>
      </w:pPr>
    </w:p>
    <w:p w14:paraId="5CB52BF7" w14:textId="0A4CA713" w:rsidR="00AB1AFF" w:rsidRPr="00AB1AFF" w:rsidRDefault="00AB1AFF" w:rsidP="00AB1AFF">
      <w:pPr>
        <w:pStyle w:val="ListParagraph"/>
        <w:ind w:left="360"/>
        <w:rPr>
          <w:b/>
          <w:color w:val="FF0000"/>
        </w:rPr>
      </w:pPr>
      <w:r w:rsidRPr="00AB1AFF">
        <w:rPr>
          <w:b/>
          <w:color w:val="FF0000"/>
        </w:rPr>
        <w:t xml:space="preserve">When a difference or correlation was </w:t>
      </w:r>
      <w:bookmarkStart w:id="0" w:name="_GoBack"/>
      <w:bookmarkEnd w:id="0"/>
      <w:r w:rsidRPr="00AB1AFF">
        <w:rPr>
          <w:b/>
          <w:color w:val="FF0000"/>
        </w:rPr>
        <w:t xml:space="preserve">observed to be significant (or not to be significant) over multiple combined cohorts of mice we also examined each of these cohorts separately.  If the combined trend agreed with </w:t>
      </w:r>
      <w:r w:rsidR="00B843A9">
        <w:rPr>
          <w:b/>
          <w:color w:val="FF0000"/>
        </w:rPr>
        <w:t>all</w:t>
      </w:r>
      <w:r w:rsidR="00A01EEE">
        <w:rPr>
          <w:b/>
          <w:color w:val="FF0000"/>
        </w:rPr>
        <w:t xml:space="preserve"> </w:t>
      </w:r>
      <w:r w:rsidRPr="00AB1AFF">
        <w:rPr>
          <w:b/>
          <w:color w:val="FF0000"/>
        </w:rPr>
        <w:t>of these cohorts</w:t>
      </w:r>
      <w:r w:rsidR="00B843A9">
        <w:rPr>
          <w:b/>
          <w:color w:val="FF0000"/>
        </w:rPr>
        <w:t xml:space="preserve"> independently</w:t>
      </w:r>
      <w:r w:rsidRPr="00AB1AFF">
        <w:rPr>
          <w:b/>
          <w:color w:val="FF0000"/>
        </w:rPr>
        <w:t xml:space="preserve">, we used the combined groups with its increased statistical power.  If there was not agreement in </w:t>
      </w:r>
      <w:r w:rsidR="00B843A9">
        <w:rPr>
          <w:b/>
          <w:color w:val="FF0000"/>
        </w:rPr>
        <w:t>all</w:t>
      </w:r>
      <w:r w:rsidRPr="00AB1AFF">
        <w:rPr>
          <w:b/>
          <w:color w:val="FF0000"/>
        </w:rPr>
        <w:t xml:space="preserve"> cohorts we do not report this effect as significant, even if the combined analysis suggested it was.</w:t>
      </w:r>
    </w:p>
    <w:p w14:paraId="3F6899F3" w14:textId="253D7DBA" w:rsidR="00380CA4" w:rsidRDefault="00380CA4" w:rsidP="000867BA">
      <w:pPr>
        <w:pStyle w:val="ListParagraph"/>
        <w:ind w:left="0"/>
        <w:rPr>
          <w:b/>
        </w:rPr>
      </w:pPr>
    </w:p>
    <w:p w14:paraId="07B8DEBA" w14:textId="3DB77D34" w:rsidR="00AD279E" w:rsidRPr="00346627" w:rsidRDefault="00AD279E" w:rsidP="000867BA">
      <w:pPr>
        <w:pStyle w:val="ListParagraph"/>
        <w:ind w:left="0"/>
        <w:rPr>
          <w:b/>
        </w:rPr>
      </w:pPr>
      <w:r>
        <w:rPr>
          <w:b/>
        </w:rPr>
        <w:t xml:space="preserve">Importantly, the key finding of this paper in which pre-diet fasting responses correlated with eventual weight gain was highly </w:t>
      </w:r>
      <w:proofErr w:type="spellStart"/>
      <w:r w:rsidR="007E2A90">
        <w:rPr>
          <w:b/>
        </w:rPr>
        <w:t>siginificant</w:t>
      </w:r>
      <w:proofErr w:type="spellEnd"/>
      <w:r w:rsidR="007E2A90">
        <w:rPr>
          <w:b/>
        </w:rPr>
        <w:t xml:space="preserve"> in both cohorts tested.  These data, separated by cohort are shown in Figure 2 of this response.</w:t>
      </w:r>
    </w:p>
    <w:p w14:paraId="695C9009" w14:textId="44834C8F" w:rsidR="000867BA" w:rsidRDefault="000867BA" w:rsidP="000867BA">
      <w:pPr>
        <w:pStyle w:val="ListParagraph"/>
        <w:ind w:left="360"/>
      </w:pPr>
    </w:p>
    <w:p w14:paraId="0656629C" w14:textId="6328CB44" w:rsidR="00552AC8" w:rsidRDefault="00FC2429" w:rsidP="00FC2429">
      <w:pPr>
        <w:pStyle w:val="ListParagraph"/>
        <w:numPr>
          <w:ilvl w:val="0"/>
          <w:numId w:val="2"/>
        </w:numPr>
      </w:pPr>
      <w:r>
        <w:t xml:space="preserve">Please also provide data as to all relationships between WL by fasting when given in grams rather than as % in Figure 3, do these results hold? </w:t>
      </w:r>
    </w:p>
    <w:p w14:paraId="2F728391" w14:textId="77777777" w:rsidR="00552AC8" w:rsidRDefault="00552AC8" w:rsidP="00552AC8">
      <w:pPr>
        <w:pStyle w:val="ListParagraph"/>
        <w:ind w:left="360"/>
      </w:pPr>
    </w:p>
    <w:p w14:paraId="1DA4E287" w14:textId="5B550A6E" w:rsidR="00552AC8" w:rsidRDefault="00552AC8" w:rsidP="00480F77">
      <w:pPr>
        <w:pStyle w:val="ListParagraph"/>
        <w:tabs>
          <w:tab w:val="left" w:pos="0"/>
          <w:tab w:val="left" w:pos="90"/>
          <w:tab w:val="left" w:pos="450"/>
        </w:tabs>
        <w:ind w:left="0"/>
        <w:rPr>
          <w:b/>
        </w:rPr>
      </w:pPr>
      <w:r>
        <w:rPr>
          <w:b/>
        </w:rPr>
        <w:t>Furthermore,</w:t>
      </w:r>
      <w:r w:rsidR="0090305D">
        <w:rPr>
          <w:b/>
        </w:rPr>
        <w:t xml:space="preserve"> we checked the data in Figure 1</w:t>
      </w:r>
      <w:r>
        <w:rPr>
          <w:b/>
        </w:rPr>
        <w:t>C</w:t>
      </w:r>
      <w:r w:rsidR="0090305D">
        <w:rPr>
          <w:b/>
        </w:rPr>
        <w:t xml:space="preserve"> (formerly 2C)</w:t>
      </w:r>
      <w:r w:rsidR="00480F77">
        <w:rPr>
          <w:b/>
        </w:rPr>
        <w:t>, and determined that there is no significant correlation between any of these hormones on either percent or absolute weight gain.  This is noted in the results section as well:</w:t>
      </w:r>
    </w:p>
    <w:p w14:paraId="1104A3BF" w14:textId="56CD35F2" w:rsidR="00480F77" w:rsidRDefault="00480F77" w:rsidP="00552AC8">
      <w:pPr>
        <w:pStyle w:val="ListParagraph"/>
        <w:ind w:left="360"/>
        <w:rPr>
          <w:b/>
        </w:rPr>
      </w:pPr>
    </w:p>
    <w:p w14:paraId="00A57CFB" w14:textId="299264AA" w:rsidR="00480F77" w:rsidRDefault="00480F77" w:rsidP="00552AC8">
      <w:pPr>
        <w:pStyle w:val="ListParagraph"/>
        <w:ind w:left="360"/>
        <w:rPr>
          <w:b/>
          <w:color w:val="FF0000"/>
        </w:rPr>
      </w:pPr>
      <w:r w:rsidRPr="00480F77">
        <w:rPr>
          <w:b/>
          <w:color w:val="FF0000"/>
        </w:rPr>
        <w:t>We observed no significant correlation between pre-diet hormone levels and either percent or absolute weight gain in bo</w:t>
      </w:r>
      <w:r w:rsidR="0090305D">
        <w:rPr>
          <w:b/>
          <w:color w:val="FF0000"/>
        </w:rPr>
        <w:t>th HFD and CD fed mice (Figure 1</w:t>
      </w:r>
      <w:r w:rsidRPr="00480F77">
        <w:rPr>
          <w:b/>
          <w:color w:val="FF0000"/>
        </w:rPr>
        <w:t>C and Table 2).</w:t>
      </w:r>
    </w:p>
    <w:p w14:paraId="60857A9D" w14:textId="77777777" w:rsidR="00480F77" w:rsidRDefault="00480F77" w:rsidP="00552AC8">
      <w:pPr>
        <w:pStyle w:val="ListParagraph"/>
        <w:ind w:left="360"/>
        <w:rPr>
          <w:b/>
          <w:color w:val="FF0000"/>
        </w:rPr>
      </w:pPr>
    </w:p>
    <w:p w14:paraId="7BBDCE85" w14:textId="1B5FAFD4" w:rsidR="00480F77" w:rsidRDefault="00480F77" w:rsidP="00480F77">
      <w:pPr>
        <w:rPr>
          <w:b/>
        </w:rPr>
      </w:pPr>
      <w:r w:rsidRPr="00480F77">
        <w:rPr>
          <w:b/>
        </w:rPr>
        <w:t>Since absolute weight gain data are not included in the revised manusc</w:t>
      </w:r>
      <w:r w:rsidR="00F17272">
        <w:rPr>
          <w:b/>
        </w:rPr>
        <w:t>rip</w:t>
      </w:r>
      <w:r w:rsidR="007E2A90">
        <w:rPr>
          <w:b/>
        </w:rPr>
        <w:t>t they are presented in Figure 3</w:t>
      </w:r>
      <w:r w:rsidR="00F17272">
        <w:rPr>
          <w:b/>
        </w:rPr>
        <w:t xml:space="preserve"> of this response.  </w:t>
      </w:r>
    </w:p>
    <w:p w14:paraId="27591E32" w14:textId="77777777" w:rsidR="00F17272" w:rsidRDefault="00F17272" w:rsidP="00480F77">
      <w:pPr>
        <w:rPr>
          <w:b/>
        </w:rPr>
      </w:pPr>
    </w:p>
    <w:p w14:paraId="03EDF419" w14:textId="0D0B605A" w:rsidR="00F17272" w:rsidRDefault="00F17272" w:rsidP="00480F77">
      <w:pPr>
        <w:rPr>
          <w:b/>
        </w:rPr>
      </w:pPr>
      <w:r>
        <w:rPr>
          <w:b/>
        </w:rPr>
        <w:t>Finally, as noted below in comment #12, we examined weight gain and fasting response in grams rather than in percent fo</w:t>
      </w:r>
      <w:r w:rsidR="0090305D">
        <w:rPr>
          <w:b/>
        </w:rPr>
        <w:t>r the data presented in Figure 3</w:t>
      </w:r>
      <w:r w:rsidR="007E2A90">
        <w:rPr>
          <w:b/>
        </w:rPr>
        <w:t xml:space="preserve"> </w:t>
      </w:r>
      <w:r w:rsidR="0090305D">
        <w:rPr>
          <w:b/>
        </w:rPr>
        <w:t xml:space="preserve"> (formerly Figure 4)</w:t>
      </w:r>
      <w:r>
        <w:rPr>
          <w:b/>
        </w:rPr>
        <w:t>.</w:t>
      </w:r>
    </w:p>
    <w:p w14:paraId="4DC2830F" w14:textId="01B3668A" w:rsidR="00480F77" w:rsidRPr="00480F77" w:rsidRDefault="00480F77" w:rsidP="00480F77">
      <w:pPr>
        <w:rPr>
          <w:b/>
        </w:rPr>
      </w:pPr>
    </w:p>
    <w:p w14:paraId="572E133D" w14:textId="77777777" w:rsidR="00552AC8" w:rsidRDefault="00552AC8" w:rsidP="00552AC8">
      <w:pPr>
        <w:pStyle w:val="ListParagraph"/>
        <w:ind w:left="360"/>
      </w:pPr>
    </w:p>
    <w:p w14:paraId="4ACF9D0F" w14:textId="45541AC1" w:rsidR="001701BF" w:rsidRDefault="00F17272" w:rsidP="001701BF">
      <w:pPr>
        <w:pStyle w:val="ListParagraph"/>
        <w:numPr>
          <w:ilvl w:val="0"/>
          <w:numId w:val="2"/>
        </w:numPr>
      </w:pPr>
      <w:r>
        <w:rPr>
          <w:b/>
          <w:noProof/>
        </w:rPr>
        <mc:AlternateContent>
          <mc:Choice Requires="wps">
            <w:drawing>
              <wp:anchor distT="0" distB="0" distL="114300" distR="114300" simplePos="0" relativeHeight="251659264" behindDoc="0" locked="0" layoutInCell="1" allowOverlap="1" wp14:anchorId="55B19FDE" wp14:editId="3F5B29A3">
                <wp:simplePos x="0" y="0"/>
                <wp:positionH relativeFrom="column">
                  <wp:posOffset>1943100</wp:posOffset>
                </wp:positionH>
                <wp:positionV relativeFrom="paragraph">
                  <wp:posOffset>0</wp:posOffset>
                </wp:positionV>
                <wp:extent cx="3429000" cy="4229100"/>
                <wp:effectExtent l="0" t="0" r="0" b="12700"/>
                <wp:wrapSquare wrapText="bothSides"/>
                <wp:docPr id="2" name="Text Box 2"/>
                <wp:cNvGraphicFramePr/>
                <a:graphic xmlns:a="http://schemas.openxmlformats.org/drawingml/2006/main">
                  <a:graphicData uri="http://schemas.microsoft.com/office/word/2010/wordprocessingShape">
                    <wps:wsp>
                      <wps:cNvSpPr txBox="1"/>
                      <wps:spPr>
                        <a:xfrm>
                          <a:off x="0" y="0"/>
                          <a:ext cx="3429000" cy="42291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AA79A2F" w14:textId="6E925054" w:rsidR="007E2A90" w:rsidRDefault="007E2A90">
                            <w:pPr>
                              <w:rPr>
                                <w:b/>
                              </w:rPr>
                            </w:pPr>
                            <w:r>
                              <w:rPr>
                                <w:b/>
                                <w:noProof/>
                              </w:rPr>
                              <w:drawing>
                                <wp:inline distT="0" distB="0" distL="0" distR="0" wp14:anchorId="041EA855" wp14:editId="7E6C510E">
                                  <wp:extent cx="3105978" cy="3105978"/>
                                  <wp:effectExtent l="0" t="0" r="0" b="0"/>
                                  <wp:docPr id="5" name="Picture 5" descr="Macintosh HD:Users:davebridges:Documents:Source:PredictorsDietInducedObesity:scripts:figure:pre-diet-hormone-scatter-plot-ab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vebridges:Documents:Source:PredictorsDietInducedObesity:scripts:figure:pre-diet-hormone-scatter-plot-abs.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05978" cy="3105978"/>
                                          </a:xfrm>
                                          <a:prstGeom prst="rect">
                                            <a:avLst/>
                                          </a:prstGeom>
                                          <a:noFill/>
                                          <a:ln>
                                            <a:noFill/>
                                          </a:ln>
                                        </pic:spPr>
                                      </pic:pic>
                                    </a:graphicData>
                                  </a:graphic>
                                </wp:inline>
                              </w:drawing>
                            </w:r>
                          </w:p>
                          <w:p w14:paraId="577C0D79" w14:textId="771C202D" w:rsidR="007E2A90" w:rsidRPr="00480F77" w:rsidRDefault="007E2A90">
                            <w:r>
                              <w:rPr>
                                <w:b/>
                              </w:rPr>
                              <w:t>Figure 3: Effects of fasted pre-diet hormone levels on absolute weight gain.</w:t>
                            </w:r>
                            <w:r>
                              <w:t xml:space="preserve">   The correlations between these hormones and percent weight gain is still shown in Figure 2C.  All correlations are p&lt; 0.20 and Rho</w:t>
                            </w:r>
                            <w:r>
                              <w:rPr>
                                <w:vertAlign w:val="superscript"/>
                              </w:rPr>
                              <w:t xml:space="preserve">2 </w:t>
                            </w:r>
                            <w:r>
                              <w:t>&lt; 0.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 o:spid="_x0000_s1028" type="#_x0000_t202" style="position:absolute;left:0;text-align:left;margin-left:153pt;margin-top:0;width:270pt;height:33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" filled="f" stroked="f">
                <v:textbox>
                  <w:txbxContent>
                    <w:p w14:paraId="1AA79A2F" w14:textId="6E925054" w:rsidR="007E2A90" w:rsidRDefault="007E2A90">
                      <w:pPr>
                        <w:rPr>
                          <w:b/>
                        </w:rPr>
                      </w:pPr>
                      <w:r>
                        <w:rPr>
                          <w:b/>
                          <w:noProof/>
                        </w:rPr>
                        <w:drawing>
                          <wp:inline distT="0" distB="0" distL="0" distR="0" wp14:anchorId="041EA855" wp14:editId="7E6C510E">
                            <wp:extent cx="3105978" cy="3105978"/>
                            <wp:effectExtent l="0" t="0" r="0" b="0"/>
                            <wp:docPr id="5" name="Picture 5" descr="Macintosh HD:Users:davebridges:Documents:Source:PredictorsDietInducedObesity:scripts:figure:pre-diet-hormone-scatter-plot-ab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vebridges:Documents:Source:PredictorsDietInducedObesity:scripts:figure:pre-diet-hormone-scatter-plot-abs.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05978" cy="3105978"/>
                                    </a:xfrm>
                                    <a:prstGeom prst="rect">
                                      <a:avLst/>
                                    </a:prstGeom>
                                    <a:noFill/>
                                    <a:ln>
                                      <a:noFill/>
                                    </a:ln>
                                  </pic:spPr>
                                </pic:pic>
                              </a:graphicData>
                            </a:graphic>
                          </wp:inline>
                        </w:drawing>
                      </w:r>
                    </w:p>
                    <w:p w14:paraId="577C0D79" w14:textId="771C202D" w:rsidR="007E2A90" w:rsidRPr="00480F77" w:rsidRDefault="007E2A90">
                      <w:r>
                        <w:rPr>
                          <w:b/>
                        </w:rPr>
                        <w:t>Figure 3: Effects of fasted pre-diet hormone levels on absolute weight gain.</w:t>
                      </w:r>
                      <w:r>
                        <w:t xml:space="preserve">   The correlations between these hormones and percent weight gain is still shown in Figure 2C.  All correlations are p&lt; 0.20 and Rho</w:t>
                      </w:r>
                      <w:r>
                        <w:rPr>
                          <w:vertAlign w:val="superscript"/>
                        </w:rPr>
                        <w:t xml:space="preserve">2 </w:t>
                      </w:r>
                      <w:r>
                        <w:t>&lt; 0.14</w:t>
                      </w:r>
                    </w:p>
                  </w:txbxContent>
                </v:textbox>
                <w10:wrap type="square"/>
              </v:shape>
            </w:pict>
          </mc:Fallback>
        </mc:AlternateContent>
      </w:r>
      <w:r w:rsidR="00FC2429">
        <w:t xml:space="preserve">Why were there 3 fasting weight loss periods reported in Figure 3A? This was only done twice 12 weeks apart? </w:t>
      </w:r>
    </w:p>
    <w:p w14:paraId="4A5B7559" w14:textId="77777777" w:rsidR="00EF5C51" w:rsidRDefault="00EF5C51" w:rsidP="00EF5C51">
      <w:pPr>
        <w:pStyle w:val="ListParagraph"/>
        <w:ind w:left="360"/>
      </w:pPr>
    </w:p>
    <w:p w14:paraId="13DA14D6" w14:textId="6BBE5FE7" w:rsidR="001701BF" w:rsidRPr="00EF5C51" w:rsidRDefault="006F4BDF" w:rsidP="001701BF">
      <w:pPr>
        <w:rPr>
          <w:b/>
        </w:rPr>
      </w:pPr>
      <w:r>
        <w:rPr>
          <w:b/>
        </w:rPr>
        <w:t>In addition to the 10-week and 22-</w:t>
      </w:r>
      <w:r w:rsidR="007520EE">
        <w:rPr>
          <w:b/>
        </w:rPr>
        <w:t>week weights (which were part of the pre-diet and post-diet measurements), w</w:t>
      </w:r>
      <w:r w:rsidR="001701BF" w:rsidRPr="00EF5C51">
        <w:rPr>
          <w:b/>
        </w:rPr>
        <w:t xml:space="preserve">e also included an extra cohort, of only wild-type normal chow C57BL/6J that were untreated and left on a chow diet for an extended period of time.  These mice make up the </w:t>
      </w:r>
      <w:r w:rsidR="00EF5C51" w:rsidRPr="00EF5C51">
        <w:rPr>
          <w:b/>
        </w:rPr>
        <w:t xml:space="preserve">~215 </w:t>
      </w:r>
      <w:r w:rsidR="0090305D">
        <w:rPr>
          <w:b/>
        </w:rPr>
        <w:t>day old cohort shown in Figure 2</w:t>
      </w:r>
      <w:r w:rsidR="00EF5C51" w:rsidRPr="00EF5C51">
        <w:rPr>
          <w:b/>
        </w:rPr>
        <w:t>A</w:t>
      </w:r>
      <w:r w:rsidR="0090305D">
        <w:rPr>
          <w:b/>
        </w:rPr>
        <w:t xml:space="preserve"> (formerly 3A)</w:t>
      </w:r>
      <w:r w:rsidR="007520EE">
        <w:rPr>
          <w:b/>
        </w:rPr>
        <w:t xml:space="preserve">.  </w:t>
      </w:r>
      <w:r w:rsidR="00EF5C51" w:rsidRPr="00EF5C51">
        <w:rPr>
          <w:b/>
        </w:rPr>
        <w:t xml:space="preserve">No other studies were performed on this cohort, and they were not used in any other analyses since they had no age matched HFD/CD cohort.  </w:t>
      </w:r>
      <w:r w:rsidR="00EF5C51">
        <w:rPr>
          <w:b/>
        </w:rPr>
        <w:t xml:space="preserve">We include this to demonstrate over a longer range of ages that fasting responses are quite stable at a population level.  </w:t>
      </w:r>
      <w:r w:rsidR="00EF5C51" w:rsidRPr="00EF5C51">
        <w:rPr>
          <w:b/>
        </w:rPr>
        <w:t>We indicated this in the</w:t>
      </w:r>
      <w:r w:rsidR="00EF5C51">
        <w:rPr>
          <w:b/>
        </w:rPr>
        <w:t xml:space="preserve"> results section where we clarify that these are NCD fed mice and in the</w:t>
      </w:r>
      <w:r w:rsidR="00EF5C51" w:rsidRPr="00EF5C51">
        <w:rPr>
          <w:b/>
        </w:rPr>
        <w:t xml:space="preserve"> methods section:</w:t>
      </w:r>
    </w:p>
    <w:p w14:paraId="39080B93" w14:textId="77777777" w:rsidR="00EF5C51" w:rsidRDefault="00EF5C51" w:rsidP="001701BF"/>
    <w:p w14:paraId="73ED5F0A" w14:textId="3A4A247E" w:rsidR="00EF5C51" w:rsidRDefault="00EF5C51" w:rsidP="00EF5C51">
      <w:pPr>
        <w:ind w:left="360"/>
        <w:rPr>
          <w:b/>
          <w:color w:val="FF0000"/>
        </w:rPr>
      </w:pPr>
      <w:r w:rsidRPr="00EF5C51">
        <w:rPr>
          <w:b/>
          <w:color w:val="FF0000"/>
        </w:rPr>
        <w:t>For the ~215 day old mouse cohort s</w:t>
      </w:r>
      <w:r w:rsidR="0090305D">
        <w:rPr>
          <w:b/>
          <w:color w:val="FF0000"/>
        </w:rPr>
        <w:t>hown in Figure 2</w:t>
      </w:r>
      <w:r w:rsidRPr="00EF5C51">
        <w:rPr>
          <w:b/>
          <w:color w:val="FF0000"/>
        </w:rPr>
        <w:t>A, these mice were maintained on NCD for a longer duration than other cohorts, before fasting responses were measured.</w:t>
      </w:r>
    </w:p>
    <w:p w14:paraId="31B1A6AF" w14:textId="77777777" w:rsidR="00EF5C51" w:rsidRDefault="00EF5C51" w:rsidP="00EF5C51">
      <w:pPr>
        <w:ind w:left="360"/>
        <w:rPr>
          <w:b/>
          <w:color w:val="FF0000"/>
        </w:rPr>
      </w:pPr>
    </w:p>
    <w:p w14:paraId="47783BBA" w14:textId="77777777" w:rsidR="00EF5C51" w:rsidRDefault="00EF5C51" w:rsidP="00EF5C51">
      <w:pPr>
        <w:pStyle w:val="ListParagraph"/>
        <w:numPr>
          <w:ilvl w:val="0"/>
          <w:numId w:val="2"/>
        </w:numPr>
      </w:pPr>
      <w:proofErr w:type="gramStart"/>
      <w:r>
        <w:t>There were also 2 outliers</w:t>
      </w:r>
      <w:proofErr w:type="gramEnd"/>
      <w:r>
        <w:t xml:space="preserve">, </w:t>
      </w:r>
      <w:proofErr w:type="gramStart"/>
      <w:r>
        <w:t>did results include these individuals</w:t>
      </w:r>
      <w:proofErr w:type="gramEnd"/>
      <w:r>
        <w:t xml:space="preserve">? </w:t>
      </w:r>
    </w:p>
    <w:p w14:paraId="1253792F" w14:textId="77777777" w:rsidR="00EF5C51" w:rsidRDefault="00EF5C51" w:rsidP="00EF5C51">
      <w:pPr>
        <w:pStyle w:val="ListParagraph"/>
        <w:ind w:left="360"/>
      </w:pPr>
    </w:p>
    <w:p w14:paraId="66B75B49" w14:textId="2416CEB5" w:rsidR="00EF5C51" w:rsidRDefault="00EF5C51" w:rsidP="006A661A">
      <w:pPr>
        <w:pStyle w:val="ListParagraph"/>
        <w:ind w:left="0"/>
        <w:rPr>
          <w:b/>
        </w:rPr>
      </w:pPr>
      <w:r w:rsidRPr="007520EE">
        <w:rPr>
          <w:b/>
        </w:rPr>
        <w:t xml:space="preserve">Yes, throughout the study all outliers were included in the analysis.  As per this particular figure, there </w:t>
      </w:r>
      <w:r w:rsidR="006A661A">
        <w:rPr>
          <w:b/>
        </w:rPr>
        <w:t>were</w:t>
      </w:r>
      <w:r w:rsidRPr="007520EE">
        <w:rPr>
          <w:b/>
        </w:rPr>
        <w:t xml:space="preserve"> </w:t>
      </w:r>
      <w:r w:rsidR="009109D7">
        <w:rPr>
          <w:b/>
        </w:rPr>
        <w:t>several</w:t>
      </w:r>
      <w:r w:rsidR="006A661A">
        <w:rPr>
          <w:b/>
        </w:rPr>
        <w:t xml:space="preserve"> outliers.  </w:t>
      </w:r>
      <w:r w:rsidR="009109D7">
        <w:rPr>
          <w:b/>
        </w:rPr>
        <w:t xml:space="preserve">One of these was determined to be a data entry error, in one Control Diet animal’s pre-diet fasting response.  This was corrected in the revised analysis.  </w:t>
      </w:r>
      <w:r w:rsidR="007520EE" w:rsidRPr="007520EE">
        <w:rPr>
          <w:b/>
        </w:rPr>
        <w:t xml:space="preserve">Removing </w:t>
      </w:r>
      <w:r w:rsidR="009109D7">
        <w:rPr>
          <w:b/>
        </w:rPr>
        <w:t>the other actual outliers</w:t>
      </w:r>
      <w:r w:rsidR="007520EE" w:rsidRPr="007520EE">
        <w:rPr>
          <w:b/>
        </w:rPr>
        <w:t xml:space="preserve"> did not affect the results of this regression analysis</w:t>
      </w:r>
      <w:r w:rsidR="007520EE">
        <w:rPr>
          <w:b/>
        </w:rPr>
        <w:t>.</w:t>
      </w:r>
      <w:r w:rsidR="00CD680E">
        <w:rPr>
          <w:b/>
        </w:rPr>
        <w:t xml:space="preserve">  </w:t>
      </w:r>
      <w:r w:rsidR="006A661A" w:rsidRPr="006A661A">
        <w:rPr>
          <w:b/>
        </w:rPr>
        <w:t>For percent weight loss upon fasting the Spearman's rank ordered test showe</w:t>
      </w:r>
      <w:r w:rsidR="006A661A">
        <w:rPr>
          <w:b/>
        </w:rPr>
        <w:t>d no significant correlation. (Rho</w:t>
      </w:r>
      <w:r w:rsidR="006A661A" w:rsidRPr="006A661A">
        <w:rPr>
          <w:b/>
        </w:rPr>
        <w:t xml:space="preserve">=0.0427 </w:t>
      </w:r>
      <w:r w:rsidR="006A661A">
        <w:rPr>
          <w:b/>
        </w:rPr>
        <w:t>Rho</w:t>
      </w:r>
      <w:r w:rsidR="006A661A" w:rsidRPr="006A661A">
        <w:rPr>
          <w:b/>
          <w:vertAlign w:val="superscript"/>
        </w:rPr>
        <w:t>2</w:t>
      </w:r>
      <w:r w:rsidR="006A661A" w:rsidRPr="006A661A">
        <w:rPr>
          <w:b/>
        </w:rPr>
        <w:t>= 0.0177 and p=0.26</w:t>
      </w:r>
      <w:r w:rsidR="006A661A">
        <w:rPr>
          <w:b/>
        </w:rPr>
        <w:t>85) and with outliers removed (Rho</w:t>
      </w:r>
      <w:r w:rsidR="006A661A" w:rsidRPr="006A661A">
        <w:rPr>
          <w:b/>
        </w:rPr>
        <w:t xml:space="preserve">=0.1772 </w:t>
      </w:r>
      <w:r w:rsidR="006A661A">
        <w:rPr>
          <w:b/>
        </w:rPr>
        <w:t>Rho</w:t>
      </w:r>
      <w:r w:rsidR="006A661A" w:rsidRPr="006A661A">
        <w:rPr>
          <w:b/>
          <w:vertAlign w:val="superscript"/>
        </w:rPr>
        <w:t>2</w:t>
      </w:r>
      <w:r w:rsidR="006A661A" w:rsidRPr="006A661A">
        <w:rPr>
          <w:b/>
        </w:rPr>
        <w:t xml:space="preserve">= 0.0314 and p=0.1484). For total weight loss </w:t>
      </w:r>
      <w:r w:rsidR="006A661A">
        <w:rPr>
          <w:b/>
        </w:rPr>
        <w:t>there was also no correlation (Rho</w:t>
      </w:r>
      <w:r w:rsidR="006A661A" w:rsidRPr="006A661A">
        <w:rPr>
          <w:b/>
        </w:rPr>
        <w:t xml:space="preserve">=-0.093 </w:t>
      </w:r>
      <w:r w:rsidR="006A661A">
        <w:rPr>
          <w:b/>
        </w:rPr>
        <w:t>Rho</w:t>
      </w:r>
      <w:r w:rsidR="006A661A" w:rsidRPr="006A661A">
        <w:rPr>
          <w:b/>
          <w:vertAlign w:val="superscript"/>
        </w:rPr>
        <w:t>2</w:t>
      </w:r>
      <w:r w:rsidR="006A661A" w:rsidRPr="006A661A">
        <w:rPr>
          <w:b/>
        </w:rPr>
        <w:t>= 0.0071 and p=0.48</w:t>
      </w:r>
      <w:r w:rsidR="006A661A">
        <w:rPr>
          <w:b/>
        </w:rPr>
        <w:t>34) and with outliers removed (Rho</w:t>
      </w:r>
      <w:r w:rsidR="006A661A" w:rsidRPr="006A661A">
        <w:rPr>
          <w:b/>
        </w:rPr>
        <w:t xml:space="preserve">=-0.0618 </w:t>
      </w:r>
      <w:r w:rsidR="006A661A">
        <w:rPr>
          <w:b/>
        </w:rPr>
        <w:t>Rho</w:t>
      </w:r>
      <w:r w:rsidR="006A661A" w:rsidRPr="006A661A">
        <w:rPr>
          <w:b/>
          <w:vertAlign w:val="superscript"/>
        </w:rPr>
        <w:t>2</w:t>
      </w:r>
      <w:r w:rsidR="006A661A" w:rsidRPr="006A661A">
        <w:rPr>
          <w:b/>
        </w:rPr>
        <w:t>= 0.0038 and p=0.6167).</w:t>
      </w:r>
      <w:r w:rsidR="009109D7">
        <w:rPr>
          <w:b/>
        </w:rPr>
        <w:t xml:space="preserve">  </w:t>
      </w:r>
    </w:p>
    <w:p w14:paraId="23E777E0" w14:textId="77777777" w:rsidR="006A661A" w:rsidRDefault="006A661A" w:rsidP="006A661A">
      <w:pPr>
        <w:pStyle w:val="ListParagraph"/>
        <w:ind w:left="0"/>
      </w:pPr>
    </w:p>
    <w:p w14:paraId="4A07B30A" w14:textId="473128C5" w:rsidR="00FC2429" w:rsidRDefault="00FC2429" w:rsidP="00FC2429">
      <w:pPr>
        <w:pStyle w:val="ListParagraph"/>
        <w:numPr>
          <w:ilvl w:val="0"/>
          <w:numId w:val="2"/>
        </w:numPr>
      </w:pPr>
      <w:r>
        <w:t>Figure 3B can be deleted.</w:t>
      </w:r>
    </w:p>
    <w:p w14:paraId="6D726A99" w14:textId="77777777" w:rsidR="003049AB" w:rsidRDefault="003049AB" w:rsidP="003049AB"/>
    <w:p w14:paraId="3D814611" w14:textId="3478D9C0" w:rsidR="003049AB" w:rsidRDefault="003049AB" w:rsidP="003049AB">
      <w:pPr>
        <w:rPr>
          <w:b/>
        </w:rPr>
      </w:pPr>
      <w:r w:rsidRPr="003049AB">
        <w:rPr>
          <w:b/>
        </w:rPr>
        <w:t>We disagree, our findings show that fasting responses at ~10 weeks of age are quite predictive of weight gain, but that the fasting response of a mouse is not</w:t>
      </w:r>
      <w:r w:rsidR="0090305D">
        <w:rPr>
          <w:b/>
        </w:rPr>
        <w:t xml:space="preserve"> stable over time.  This figure (now 2B, formerly 3B) </w:t>
      </w:r>
      <w:r w:rsidRPr="003049AB">
        <w:rPr>
          <w:b/>
        </w:rPr>
        <w:t>is essential to this point as noted in the discussion section:</w:t>
      </w:r>
    </w:p>
    <w:p w14:paraId="0DCA5023" w14:textId="77777777" w:rsidR="007E0977" w:rsidRDefault="007E0977" w:rsidP="003049AB">
      <w:pPr>
        <w:rPr>
          <w:b/>
        </w:rPr>
      </w:pPr>
    </w:p>
    <w:p w14:paraId="25710198" w14:textId="780D67EE" w:rsidR="007E0977" w:rsidRDefault="007E0977" w:rsidP="007E0977">
      <w:pPr>
        <w:ind w:left="360"/>
        <w:rPr>
          <w:b/>
          <w:color w:val="FF0000"/>
        </w:rPr>
      </w:pPr>
      <w:r w:rsidRPr="007E0977">
        <w:rPr>
          <w:b/>
          <w:color w:val="FF0000"/>
        </w:rPr>
        <w:t>Of note it is interesting that fasting responses themselves are not stable throughout life on</w:t>
      </w:r>
      <w:r w:rsidR="0090305D">
        <w:rPr>
          <w:b/>
          <w:color w:val="FF0000"/>
        </w:rPr>
        <w:t xml:space="preserve"> a per mouse basis (see Figure 2</w:t>
      </w:r>
      <w:r w:rsidRPr="007E0977">
        <w:rPr>
          <w:b/>
          <w:color w:val="FF0000"/>
        </w:rPr>
        <w:t xml:space="preserve">B).  This suggests that either the fasting response is not causative of weight gain directly, or is only causal during a younger age. These data are consistent with reports that among adult human populations, basal metabolic rate is not reduced in obese individuals </w:t>
      </w:r>
      <w:r w:rsidRPr="007E0977">
        <w:rPr>
          <w:b/>
          <w:color w:val="FF0000"/>
        </w:rPr>
        <w:fldChar w:fldCharType="begin" w:fldLock="1"/>
      </w:r>
      <w:r w:rsidR="00C414FC">
        <w:rPr>
          <w:b/>
          <w:color w:val="FF0000"/>
        </w:rPr>
        <w:instrText>ADDIN CSL_CITATION { "citationItems" : [ { "id" : "ITEM-1",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n\n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n\n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n\n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 L", "non-dropping-particle" : "", "parse-names" : false, "suffix" : "" }, { "dropping-particle" : "", "family" : "Rosenbaum", "given" : "M", "non-dropping-particle" : "", "parse-names" : false, "suffix" : "" }, { "dropping-particle" : "", "family" : "Hirsch", "given" : "J", "non-dropping-particle" : "", "parse-names" : false, "suffix" : "" } ], "container-title" : "The New England journal of medicine", "id" : "ITEM-1", "issue" : "10", "issued" : { "date-parts" : [ [ "1995", "3", "9" ] ] }, "page" : "621-8", "title" : "Changes in energy expenditure resulting from altered body weight.", "type" : "article-journal", "volume" : "332" }, "uris" : [ "http://www.mendeley.com/documents/?uuid=47481080-52d6-4a86-9cc7-9949011a9420" ] }, { "id" : "ITEM-2", "itemData" : { "DOI" : "10.1172/JCI112749", "ISSN" : "0021-9738", "PMID" : "3782471", "abstract" : "Daily human energy requirements calculated from separate components of energy expenditure are inaccurate and usually in poor agreement with measured energy intakes. Measurement of energy expenditure over periods of 24 h or longer is needed to determine more accurately rates of daily energy expenditure in humans. We provide a detailed description of a human respiratory chamber and methods used to determine rates of energy expenditure over 24-h periods in 177 subjects. The results show that: fat-free mass (FFM) as estimated by densitometry is the best available determinant of 24-h energy expenditures (24EE) and explains 81% of the variance observed between individuals (24EE [kcal/d] = 597 + 26.5 FFM); 24EE in an individual is very reproducible (coefficient of variation = 2.4%); and even when adjusted for differences in FFM, there is still considerable interperson variability of the daily energy expenditure. A large portion of the variability of 24EE among individuals, independent of differences in body size, was due to variability in the degree of spontaneous physical activity, i.e., \"fidgeting,\" which accounted for 100-800 kcal/d in these subjects.", "author" : [ { "dropping-particle" : "", "family" : "Ravussin", "given" : "Eric", "non-dropping-particle" : "", "parse-names" : false, "suffix" : "" }, { "dropping-particle" : "", "family" : "Lillioja", "given" : "Stephen", "non-dropping-particle" : "", "parse-names" : false, "suffix" : "" }, { "dropping-particle" : "", "family" : "Anderson", "given" : "Thomas E", "non-dropping-particle" : "", "parse-names" : false, "suffix" : "" }, { "dropping-particle" : "", "family" : "Christin", "given" : "Laurent", "non-dropping-particle" : "", "parse-names" : false, "suffix" : "" }, { "dropping-particle" : "", "family" : "Bogardus", "given" : "Clifton", "non-dropping-particle" : "", "parse-names" : false, "suffix" : "" } ], "container-title" : "The Journal of clinical investigation", "id" : "ITEM-2", "issue" : "6", "issued" : { "date-parts" : [ [ "1986", "12" ] ] }, "page" : "1568-78", "title" : "Determinants of 24-hour energy expenditure in man. Methods and results using a respiratory chamber.", "type" : "article-journal", "volume" : "78" }, "uris" : [ "http://www.mendeley.com/documents/?uuid=641dd9c0-1811-4bc3-a10d-96962d61c3b6" ] } ], "mendeley" : { "previouslyFormattedCitation" : "[8, 9]" }, "properties" : { "noteIndex" : 0 }, "schema" : "https://github.com/citation-style-language/schema/raw/master/csl-citation.json" }</w:instrText>
      </w:r>
      <w:r w:rsidRPr="007E0977">
        <w:rPr>
          <w:b/>
          <w:color w:val="FF0000"/>
        </w:rPr>
        <w:fldChar w:fldCharType="separate"/>
      </w:r>
      <w:r w:rsidR="00C414FC" w:rsidRPr="00C414FC">
        <w:rPr>
          <w:noProof/>
          <w:color w:val="FF0000"/>
        </w:rPr>
        <w:t>[8, 9]</w:t>
      </w:r>
      <w:r w:rsidRPr="007E0977">
        <w:rPr>
          <w:b/>
          <w:color w:val="FF0000"/>
        </w:rPr>
        <w:fldChar w:fldCharType="end"/>
      </w:r>
      <w:r w:rsidR="00C414FC">
        <w:rPr>
          <w:b/>
          <w:color w:val="FF0000"/>
        </w:rPr>
        <w:t xml:space="preserve"> to the extent that reductions in metabolic rates in pediatric populations are predictive of obesity </w:t>
      </w:r>
      <w:r w:rsidR="00C414FC" w:rsidRPr="00C414FC">
        <w:rPr>
          <w:b/>
          <w:color w:val="FF0000"/>
        </w:rPr>
        <w:fldChar w:fldCharType="begin" w:fldLock="1"/>
      </w:r>
      <w:r w:rsidR="00C414FC">
        <w:rPr>
          <w:b/>
          <w:color w:val="FF0000"/>
        </w:rPr>
        <w:instrText>ADDIN CSL_CITATION { "citationItems" : [ { "id" : "ITEM-1", "itemData" : { "DOI" : "10.1016/0140-6736(90)91592-X", "ISSN" : "01406736", "author" : [ { "dropping-particle" : "", "family" : "Griffiths", "given" : "M", "non-dropping-particle" : "", "parse-names" : false, "suffix" : "" }, { "dropping-particle" : "", "family" : "Payne", "given" : "P.R", "non-dropping-particle" : "", "parse-names" : false, "suffix" : "" }, { "dropping-particle" : "", "family" : "Rivers", "given" : "J.P.W", "non-dropping-particle" : "", "parse-names" : false, "suffix" : "" }, { "dropping-particle" : "", "family" : "Cox", "given" : "M", "non-dropping-particle" : "", "parse-names" : false, "suffix" : "" }, { "dropping-particle" : "", "family" : "Stunkard", "given" : "A.J", "non-dropping-particle" : "", "parse-names" : false, "suffix" : "" } ], "container-title" : "The Lancet", "id" : "ITEM-1", "issue" : "8707", "issued" : { "date-parts" : [ [ "1990", "7" ] ] }, "page" : "76-78", "title" : "Metabolic rate and physical development in children at risk of obesity", "type" : "article-journal", "volume" : "336" }, "uris" : [ "http://www.mendeley.com/documents/?uuid=14358780-3d16-471f-80e4-91201d1fa907" ] }, { "id" : "ITEM-2", "itemData" : { "DOI" : "10.1056/NEJM198802253180801", "ISSN" : "0028-4793", "PMID" : "3340127", "abstract" : "We investigated the contributions of low energy expenditure and high energy intake to excessive weight gain in infants born to overweight mothers. The subjects were infants of 6 lean and 12 overweight mothers, recruited soon after birth. Total energy expenditure and metabolizable energy intake were measured with a new doubly labeled water method over a period of seven days when the infants were 3 months of age, and the postprandial metabolic rate was measured by indirect calorimetry when the infants were 0.1 and 3 months of age. The results were related to weight gain in the first year of life. No significant difference was observed between infants who became overweight by the age of one year (50 percent of infants born to overweight mothers) and those who did not, with respect to weight, length, skinfold thicknesses, metabolic rate at 0.1 and 3 months of age, and metabolizable energy intake at 3 months. However, total energy expenditure at three months of age was 20.7 percent lower in the infants who became overweight than in the other infants (means +/- SE, 256 +/- 27 and 323 +/- 12 kJ per kilogram of body weight per day; P less than 0.05). This difference could account for the mean difference in weight gain. These data suggest that reduced energy expenditure, particularly on physical activity, was an important factor in the rapid weight gain during the first year of life in infants born to overweight mothers.", "author" : [ { "dropping-particle" : "", "family" : "Roberts", "given" : "S B", "non-dropping-particle" : "", "parse-names" : false, "suffix" : "" }, { "dropping-particle" : "", "family" : "Savage", "given" : "J", "non-dropping-particle" : "", "parse-names" : false, "suffix" : "" }, { "dropping-particle" : "", "family" : "Coward", "given" : "W A", "non-dropping-particle" : "", "parse-names" : false, "suffix" : "" }, { "dropping-particle" : "", "family" : "Chew", "given" : "B", "non-dropping-particle" : "", "parse-names" : false, "suffix" : "" }, { "dropping-particle" : "", "family" : "Lucas", "given" : "A", "non-dropping-particle" : "", "parse-names" : false, "suffix" : "" } ], "container-title" : "The New England journal of medicine", "id" : "ITEM-2", "issue" : "8", "issued" : { "date-parts" : [ [ "1988", "2", "25" ] ] }, "page" : "461-6", "title" : "Energy expenditure and intake in infants born to lean and overweight mothers.", "type" : "article-journal", "volume" : "318" }, "uris" : [ "http://www.mendeley.com/documents/?uuid=8b40a6e2-c70a-4000-b136-7ac60cb10c0a" ] } ], "mendeley" : { "previouslyFormattedCitation" : "[10, 11]" }, "properties" : { "noteIndex" : 0 }, "schema" : "https://github.com/citation-style-language/schema/raw/master/csl-citation.json" }</w:instrText>
      </w:r>
      <w:r w:rsidR="00C414FC" w:rsidRPr="00C414FC">
        <w:rPr>
          <w:b/>
          <w:color w:val="FF0000"/>
        </w:rPr>
        <w:fldChar w:fldCharType="separate"/>
      </w:r>
      <w:r w:rsidR="00C414FC" w:rsidRPr="00C414FC">
        <w:rPr>
          <w:noProof/>
          <w:color w:val="FF0000"/>
        </w:rPr>
        <w:t>[10, 11]</w:t>
      </w:r>
      <w:r w:rsidR="00C414FC" w:rsidRPr="00C414FC">
        <w:rPr>
          <w:b/>
          <w:color w:val="FF0000"/>
        </w:rPr>
        <w:fldChar w:fldCharType="end"/>
      </w:r>
      <w:r w:rsidRPr="00C414FC">
        <w:rPr>
          <w:b/>
          <w:color w:val="FF0000"/>
        </w:rPr>
        <w:t>.</w:t>
      </w:r>
      <w:r w:rsidRPr="007E0977">
        <w:rPr>
          <w:b/>
          <w:color w:val="FF0000"/>
        </w:rPr>
        <w:t xml:space="preserve">  </w:t>
      </w:r>
    </w:p>
    <w:p w14:paraId="4F892338" w14:textId="77777777" w:rsidR="007E0977" w:rsidRDefault="007E0977" w:rsidP="007E0977">
      <w:pPr>
        <w:ind w:left="360"/>
        <w:rPr>
          <w:b/>
          <w:color w:val="FF0000"/>
        </w:rPr>
      </w:pPr>
    </w:p>
    <w:p w14:paraId="5B190D02" w14:textId="1DF94B02" w:rsidR="007E0977" w:rsidRPr="007E0977" w:rsidRDefault="007E0977" w:rsidP="007E0977">
      <w:pPr>
        <w:rPr>
          <w:b/>
        </w:rPr>
      </w:pPr>
      <w:r w:rsidRPr="007E0977">
        <w:rPr>
          <w:b/>
        </w:rPr>
        <w:t>We therefore feel that this figure is essential to the interpretation of how fasting responses are established and when they exert their effects.</w:t>
      </w:r>
    </w:p>
    <w:p w14:paraId="2369D9A3" w14:textId="77777777" w:rsidR="003049AB" w:rsidRDefault="003049AB" w:rsidP="003049AB"/>
    <w:p w14:paraId="246C717C" w14:textId="77777777" w:rsidR="00FC2429" w:rsidRDefault="00FC2429" w:rsidP="00FC2429">
      <w:pPr>
        <w:pStyle w:val="ListParagraph"/>
        <w:numPr>
          <w:ilvl w:val="0"/>
          <w:numId w:val="2"/>
        </w:numPr>
      </w:pPr>
      <w:r>
        <w:t xml:space="preserve">The last 3 paragraphs of the results section could be shortened to one. Please clarify the relative contribution of fasting response and diet to weight gain. </w:t>
      </w:r>
    </w:p>
    <w:p w14:paraId="669ABADC" w14:textId="77777777" w:rsidR="00B3527E" w:rsidRDefault="00B3527E" w:rsidP="00B3527E"/>
    <w:p w14:paraId="2F9A490A" w14:textId="238E7FFC" w:rsidR="00B3527E" w:rsidRDefault="00B3527E" w:rsidP="00B3527E">
      <w:pPr>
        <w:rPr>
          <w:b/>
        </w:rPr>
      </w:pPr>
      <w:r w:rsidRPr="00B3527E">
        <w:rPr>
          <w:b/>
        </w:rPr>
        <w:t>This paragraph was revised and shortened as suggested</w:t>
      </w:r>
      <w:r w:rsidR="00C5168C">
        <w:rPr>
          <w:b/>
        </w:rPr>
        <w:t>.  To clarify the effects of fasting response to weight gain, we only included the effect of relative weight loss to relative weight gain on the diet.  In our opinion this is the most direct answer to our question.  We have removed from the manuscript the other potentially distracting correlates.</w:t>
      </w:r>
      <w:r w:rsidR="006C56B0">
        <w:rPr>
          <w:b/>
        </w:rPr>
        <w:t xml:space="preserve">  The full set of potential </w:t>
      </w:r>
      <w:r w:rsidR="0074124A">
        <w:rPr>
          <w:b/>
        </w:rPr>
        <w:t>comparisons</w:t>
      </w:r>
      <w:r w:rsidR="006C56B0">
        <w:rPr>
          <w:b/>
        </w:rPr>
        <w:t xml:space="preserve"> between relative and absolute fasting responses and relative and absolute weight gain are presented here</w:t>
      </w:r>
      <w:r w:rsidR="0074124A">
        <w:rPr>
          <w:b/>
        </w:rPr>
        <w:t xml:space="preserve"> both in statistical </w:t>
      </w:r>
      <w:r w:rsidR="00023A25">
        <w:rPr>
          <w:b/>
        </w:rPr>
        <w:t xml:space="preserve">(Table 1 of this response) </w:t>
      </w:r>
      <w:r w:rsidR="0074124A">
        <w:rPr>
          <w:b/>
        </w:rPr>
        <w:t>and graphed form</w:t>
      </w:r>
      <w:r w:rsidR="00023A25">
        <w:rPr>
          <w:b/>
        </w:rPr>
        <w:t xml:space="preserve"> (see Figure 2 of this response)</w:t>
      </w:r>
      <w:r w:rsidR="006C56B0">
        <w:rPr>
          <w:b/>
        </w:rPr>
        <w:t>:</w:t>
      </w:r>
    </w:p>
    <w:p w14:paraId="701E5E7F" w14:textId="77777777" w:rsidR="00AA4F71" w:rsidRDefault="00AA4F71" w:rsidP="00B3527E">
      <w:pPr>
        <w:rPr>
          <w:b/>
        </w:rPr>
      </w:pPr>
    </w:p>
    <w:p w14:paraId="581C1A1B" w14:textId="48933D8A" w:rsidR="00AA4F71" w:rsidRPr="00023A25" w:rsidRDefault="00023A25" w:rsidP="00B3527E">
      <w:r>
        <w:rPr>
          <w:b/>
        </w:rPr>
        <w:t xml:space="preserve">Table 1: </w:t>
      </w:r>
      <w:r w:rsidR="00AA4F71">
        <w:rPr>
          <w:b/>
        </w:rPr>
        <w:t>Correlation Coefficients as calculated by Spearman’s Rho</w:t>
      </w:r>
      <w:r w:rsidR="00B50A5D">
        <w:rPr>
          <w:b/>
        </w:rPr>
        <w:t xml:space="preserve"> between weight gain during the diet and fasting response prior to the diet</w:t>
      </w:r>
      <w:r w:rsidR="00AA4F71" w:rsidRPr="00023A25">
        <w:t>.   Asterisk indicates p&lt;0.05</w:t>
      </w:r>
    </w:p>
    <w:p w14:paraId="6B51A221" w14:textId="77777777" w:rsidR="006C56B0" w:rsidRDefault="006C56B0" w:rsidP="00B3527E">
      <w:pPr>
        <w:rPr>
          <w:b/>
        </w:rPr>
      </w:pPr>
    </w:p>
    <w:tbl>
      <w:tblPr>
        <w:tblW w:w="8640" w:type="dxa"/>
        <w:tblBorders>
          <w:top w:val="nil"/>
          <w:left w:val="nil"/>
          <w:right w:val="nil"/>
        </w:tblBorders>
        <w:tblLayout w:type="fixed"/>
        <w:tblLook w:val="0000" w:firstRow="0" w:lastRow="0" w:firstColumn="0" w:lastColumn="0" w:noHBand="0" w:noVBand="0"/>
      </w:tblPr>
      <w:tblGrid>
        <w:gridCol w:w="3240"/>
        <w:gridCol w:w="2520"/>
        <w:gridCol w:w="2880"/>
      </w:tblGrid>
      <w:tr w:rsidR="006C56B0" w14:paraId="7ACBE8EF" w14:textId="77777777" w:rsidTr="00AA4F71">
        <w:tc>
          <w:tcPr>
            <w:tcW w:w="3240" w:type="dxa"/>
            <w:tcMar>
              <w:top w:w="20" w:type="nil"/>
              <w:left w:w="20" w:type="nil"/>
              <w:bottom w:w="20" w:type="nil"/>
              <w:right w:w="20" w:type="nil"/>
            </w:tcMar>
            <w:vAlign w:val="center"/>
          </w:tcPr>
          <w:p w14:paraId="5DCC76D5" w14:textId="77777777" w:rsidR="006C56B0" w:rsidRDefault="006C56B0" w:rsidP="00AA4F71">
            <w:pPr>
              <w:widowControl w:val="0"/>
              <w:autoSpaceDE w:val="0"/>
              <w:autoSpaceDN w:val="0"/>
              <w:adjustRightInd w:val="0"/>
              <w:rPr>
                <w:rFonts w:ascii="Helvetica" w:hAnsi="Helvetica" w:cs="Helvetica"/>
                <w:b/>
                <w:bCs/>
              </w:rPr>
            </w:pPr>
          </w:p>
        </w:tc>
        <w:tc>
          <w:tcPr>
            <w:tcW w:w="2520" w:type="dxa"/>
            <w:tcMar>
              <w:top w:w="20" w:type="nil"/>
              <w:left w:w="20" w:type="nil"/>
              <w:bottom w:w="20" w:type="nil"/>
              <w:right w:w="20" w:type="nil"/>
            </w:tcMar>
            <w:vAlign w:val="center"/>
          </w:tcPr>
          <w:p w14:paraId="07F7A279" w14:textId="77777777" w:rsidR="006C56B0" w:rsidRDefault="006C56B0">
            <w:pPr>
              <w:widowControl w:val="0"/>
              <w:autoSpaceDE w:val="0"/>
              <w:autoSpaceDN w:val="0"/>
              <w:adjustRightInd w:val="0"/>
              <w:jc w:val="center"/>
              <w:rPr>
                <w:rFonts w:ascii="Helvetica" w:hAnsi="Helvetica" w:cs="Helvetica"/>
                <w:b/>
                <w:bCs/>
              </w:rPr>
            </w:pPr>
            <w:r>
              <w:rPr>
                <w:rFonts w:ascii="Helvetica" w:hAnsi="Helvetica" w:cs="Helvetica"/>
                <w:b/>
                <w:bCs/>
              </w:rPr>
              <w:t>Pre Diet Relative Fasting Response</w:t>
            </w:r>
          </w:p>
        </w:tc>
        <w:tc>
          <w:tcPr>
            <w:tcW w:w="2880" w:type="dxa"/>
            <w:tcMar>
              <w:top w:w="20" w:type="nil"/>
              <w:left w:w="20" w:type="nil"/>
              <w:bottom w:w="20" w:type="nil"/>
              <w:right w:w="20" w:type="nil"/>
            </w:tcMar>
            <w:vAlign w:val="center"/>
          </w:tcPr>
          <w:p w14:paraId="4220AE4F" w14:textId="77777777" w:rsidR="006C56B0" w:rsidRDefault="006C56B0">
            <w:pPr>
              <w:widowControl w:val="0"/>
              <w:autoSpaceDE w:val="0"/>
              <w:autoSpaceDN w:val="0"/>
              <w:adjustRightInd w:val="0"/>
              <w:jc w:val="center"/>
              <w:rPr>
                <w:rFonts w:ascii="Helvetica" w:hAnsi="Helvetica" w:cs="Helvetica"/>
                <w:b/>
                <w:bCs/>
              </w:rPr>
            </w:pPr>
            <w:r>
              <w:rPr>
                <w:rFonts w:ascii="Helvetica" w:hAnsi="Helvetica" w:cs="Helvetica"/>
                <w:b/>
                <w:bCs/>
              </w:rPr>
              <w:t>Pre Diet Absolute Fasting Response</w:t>
            </w:r>
          </w:p>
        </w:tc>
      </w:tr>
      <w:tr w:rsidR="006C56B0" w14:paraId="2177AAD3" w14:textId="77777777" w:rsidTr="00AA4F71">
        <w:tblPrEx>
          <w:tblBorders>
            <w:top w:val="none" w:sz="0" w:space="0" w:color="auto"/>
          </w:tblBorders>
        </w:tblPrEx>
        <w:tc>
          <w:tcPr>
            <w:tcW w:w="3240" w:type="dxa"/>
            <w:shd w:val="clear" w:color="auto" w:fill="FFFFFF"/>
            <w:tcMar>
              <w:top w:w="20" w:type="nil"/>
              <w:left w:w="20" w:type="nil"/>
              <w:bottom w:w="20" w:type="nil"/>
              <w:right w:w="20" w:type="nil"/>
            </w:tcMar>
            <w:vAlign w:val="center"/>
          </w:tcPr>
          <w:p w14:paraId="7BB409AA" w14:textId="675C561E" w:rsidR="006C56B0" w:rsidRDefault="00AA4F71">
            <w:pPr>
              <w:widowControl w:val="0"/>
              <w:autoSpaceDE w:val="0"/>
              <w:autoSpaceDN w:val="0"/>
              <w:adjustRightInd w:val="0"/>
              <w:jc w:val="right"/>
              <w:rPr>
                <w:rFonts w:ascii="Helvetica" w:hAnsi="Helvetica" w:cs="Helvetica"/>
              </w:rPr>
            </w:pPr>
            <w:r>
              <w:rPr>
                <w:rFonts w:ascii="Helvetica" w:hAnsi="Helvetica" w:cs="Helvetica"/>
              </w:rPr>
              <w:t>HFD - Absolute Weight Gain</w:t>
            </w:r>
          </w:p>
        </w:tc>
        <w:tc>
          <w:tcPr>
            <w:tcW w:w="2520" w:type="dxa"/>
            <w:shd w:val="clear" w:color="auto" w:fill="FFFFFF"/>
            <w:tcMar>
              <w:top w:w="20" w:type="nil"/>
              <w:left w:w="20" w:type="nil"/>
              <w:bottom w:w="20" w:type="nil"/>
              <w:right w:w="20" w:type="nil"/>
            </w:tcMar>
            <w:vAlign w:val="center"/>
          </w:tcPr>
          <w:p w14:paraId="44E3ADE0" w14:textId="36B656AC" w:rsidR="006C56B0" w:rsidRDefault="00AA4F71" w:rsidP="00AA4F71">
            <w:pPr>
              <w:widowControl w:val="0"/>
              <w:autoSpaceDE w:val="0"/>
              <w:autoSpaceDN w:val="0"/>
              <w:adjustRightInd w:val="0"/>
              <w:jc w:val="center"/>
              <w:rPr>
                <w:rFonts w:ascii="Helvetica" w:hAnsi="Helvetica" w:cs="Helvetica"/>
              </w:rPr>
            </w:pPr>
            <w:r>
              <w:rPr>
                <w:rFonts w:ascii="Helvetica" w:hAnsi="Helvetica" w:cs="Helvetica"/>
              </w:rPr>
              <w:t>-0.398*</w:t>
            </w:r>
          </w:p>
        </w:tc>
        <w:tc>
          <w:tcPr>
            <w:tcW w:w="2880" w:type="dxa"/>
            <w:shd w:val="clear" w:color="auto" w:fill="FFFFFF"/>
            <w:tcMar>
              <w:top w:w="20" w:type="nil"/>
              <w:left w:w="20" w:type="nil"/>
              <w:bottom w:w="20" w:type="nil"/>
              <w:right w:w="20" w:type="nil"/>
            </w:tcMar>
            <w:vAlign w:val="center"/>
          </w:tcPr>
          <w:p w14:paraId="6D925299" w14:textId="139EFDA5" w:rsidR="006C56B0" w:rsidRDefault="00AA4F71" w:rsidP="00AA4F71">
            <w:pPr>
              <w:widowControl w:val="0"/>
              <w:autoSpaceDE w:val="0"/>
              <w:autoSpaceDN w:val="0"/>
              <w:adjustRightInd w:val="0"/>
              <w:jc w:val="center"/>
              <w:rPr>
                <w:rFonts w:ascii="Helvetica" w:hAnsi="Helvetica" w:cs="Helvetica"/>
              </w:rPr>
            </w:pPr>
            <w:r>
              <w:rPr>
                <w:rFonts w:ascii="Helvetica" w:hAnsi="Helvetica" w:cs="Helvetica"/>
              </w:rPr>
              <w:t>-0.332*</w:t>
            </w:r>
          </w:p>
        </w:tc>
      </w:tr>
      <w:tr w:rsidR="006C56B0" w14:paraId="58A000A8" w14:textId="77777777" w:rsidTr="00AA4F71">
        <w:tblPrEx>
          <w:tblBorders>
            <w:top w:val="none" w:sz="0" w:space="0" w:color="auto"/>
          </w:tblBorders>
        </w:tblPrEx>
        <w:tc>
          <w:tcPr>
            <w:tcW w:w="3240" w:type="dxa"/>
            <w:shd w:val="clear" w:color="auto" w:fill="FFFFFF"/>
            <w:tcMar>
              <w:top w:w="20" w:type="nil"/>
              <w:left w:w="20" w:type="nil"/>
              <w:bottom w:w="20" w:type="nil"/>
              <w:right w:w="20" w:type="nil"/>
            </w:tcMar>
            <w:vAlign w:val="center"/>
          </w:tcPr>
          <w:p w14:paraId="57ED2E02" w14:textId="02E7E6CA" w:rsidR="006C56B0" w:rsidRDefault="00AA4F71">
            <w:pPr>
              <w:widowControl w:val="0"/>
              <w:autoSpaceDE w:val="0"/>
              <w:autoSpaceDN w:val="0"/>
              <w:adjustRightInd w:val="0"/>
              <w:jc w:val="right"/>
              <w:rPr>
                <w:rFonts w:ascii="Helvetica" w:hAnsi="Helvetica" w:cs="Helvetica"/>
              </w:rPr>
            </w:pPr>
            <w:r>
              <w:rPr>
                <w:rFonts w:ascii="Helvetica" w:hAnsi="Helvetica" w:cs="Helvetica"/>
              </w:rPr>
              <w:t xml:space="preserve">HFD - Relative Weight Gain </w:t>
            </w:r>
          </w:p>
        </w:tc>
        <w:tc>
          <w:tcPr>
            <w:tcW w:w="2520" w:type="dxa"/>
            <w:shd w:val="clear" w:color="auto" w:fill="FFFFFF"/>
            <w:tcMar>
              <w:top w:w="20" w:type="nil"/>
              <w:left w:w="20" w:type="nil"/>
              <w:bottom w:w="20" w:type="nil"/>
              <w:right w:w="20" w:type="nil"/>
            </w:tcMar>
            <w:vAlign w:val="center"/>
          </w:tcPr>
          <w:p w14:paraId="410AF5F7" w14:textId="6ECB5BDE" w:rsidR="006C56B0" w:rsidRDefault="00AA4F71" w:rsidP="00AA4F71">
            <w:pPr>
              <w:widowControl w:val="0"/>
              <w:autoSpaceDE w:val="0"/>
              <w:autoSpaceDN w:val="0"/>
              <w:adjustRightInd w:val="0"/>
              <w:jc w:val="center"/>
              <w:rPr>
                <w:rFonts w:ascii="Helvetica" w:hAnsi="Helvetica" w:cs="Helvetica"/>
              </w:rPr>
            </w:pPr>
            <w:r>
              <w:rPr>
                <w:rFonts w:ascii="Helvetica" w:hAnsi="Helvetica" w:cs="Helvetica"/>
              </w:rPr>
              <w:t>-0.610*</w:t>
            </w:r>
          </w:p>
        </w:tc>
        <w:tc>
          <w:tcPr>
            <w:tcW w:w="2880" w:type="dxa"/>
            <w:shd w:val="clear" w:color="auto" w:fill="FFFFFF"/>
            <w:tcMar>
              <w:top w:w="20" w:type="nil"/>
              <w:left w:w="20" w:type="nil"/>
              <w:bottom w:w="20" w:type="nil"/>
              <w:right w:w="20" w:type="nil"/>
            </w:tcMar>
            <w:vAlign w:val="center"/>
          </w:tcPr>
          <w:p w14:paraId="5C8AEC81" w14:textId="140B5190" w:rsidR="006C56B0" w:rsidRDefault="00AA4F71" w:rsidP="00AA4F71">
            <w:pPr>
              <w:widowControl w:val="0"/>
              <w:autoSpaceDE w:val="0"/>
              <w:autoSpaceDN w:val="0"/>
              <w:adjustRightInd w:val="0"/>
              <w:jc w:val="center"/>
              <w:rPr>
                <w:rFonts w:ascii="Helvetica" w:hAnsi="Helvetica" w:cs="Helvetica"/>
              </w:rPr>
            </w:pPr>
            <w:r>
              <w:rPr>
                <w:rFonts w:ascii="Helvetica" w:hAnsi="Helvetica" w:cs="Helvetica"/>
              </w:rPr>
              <w:t>-0.618*</w:t>
            </w:r>
          </w:p>
        </w:tc>
      </w:tr>
      <w:tr w:rsidR="006C56B0" w14:paraId="4DD58C27" w14:textId="77777777" w:rsidTr="00AA4F71">
        <w:tblPrEx>
          <w:tblBorders>
            <w:top w:val="none" w:sz="0" w:space="0" w:color="auto"/>
          </w:tblBorders>
        </w:tblPrEx>
        <w:tc>
          <w:tcPr>
            <w:tcW w:w="3240" w:type="dxa"/>
            <w:shd w:val="clear" w:color="auto" w:fill="FFFFFF"/>
            <w:tcMar>
              <w:top w:w="20" w:type="nil"/>
              <w:left w:w="20" w:type="nil"/>
              <w:bottom w:w="20" w:type="nil"/>
              <w:right w:w="20" w:type="nil"/>
            </w:tcMar>
            <w:vAlign w:val="center"/>
          </w:tcPr>
          <w:p w14:paraId="7127013B" w14:textId="7219907B" w:rsidR="006C56B0" w:rsidRDefault="006C56B0">
            <w:pPr>
              <w:widowControl w:val="0"/>
              <w:autoSpaceDE w:val="0"/>
              <w:autoSpaceDN w:val="0"/>
              <w:adjustRightInd w:val="0"/>
              <w:jc w:val="right"/>
              <w:rPr>
                <w:rFonts w:ascii="Helvetica" w:hAnsi="Helvetica" w:cs="Helvetica"/>
              </w:rPr>
            </w:pPr>
            <w:r>
              <w:rPr>
                <w:rFonts w:ascii="Helvetica" w:hAnsi="Helvetica" w:cs="Helvetica"/>
              </w:rPr>
              <w:t>CD - Abso</w:t>
            </w:r>
            <w:r w:rsidR="00AA4F71">
              <w:rPr>
                <w:rFonts w:ascii="Helvetica" w:hAnsi="Helvetica" w:cs="Helvetica"/>
              </w:rPr>
              <w:t xml:space="preserve">lute Weight Gain </w:t>
            </w:r>
          </w:p>
        </w:tc>
        <w:tc>
          <w:tcPr>
            <w:tcW w:w="2520" w:type="dxa"/>
            <w:shd w:val="clear" w:color="auto" w:fill="FFFFFF"/>
            <w:tcMar>
              <w:top w:w="20" w:type="nil"/>
              <w:left w:w="20" w:type="nil"/>
              <w:bottom w:w="20" w:type="nil"/>
              <w:right w:w="20" w:type="nil"/>
            </w:tcMar>
            <w:vAlign w:val="center"/>
          </w:tcPr>
          <w:p w14:paraId="00672129" w14:textId="4FD78F02" w:rsidR="006C56B0" w:rsidRDefault="00AA4F71" w:rsidP="00AA4F71">
            <w:pPr>
              <w:widowControl w:val="0"/>
              <w:autoSpaceDE w:val="0"/>
              <w:autoSpaceDN w:val="0"/>
              <w:adjustRightInd w:val="0"/>
              <w:jc w:val="center"/>
              <w:rPr>
                <w:rFonts w:ascii="Helvetica" w:hAnsi="Helvetica" w:cs="Helvetica"/>
              </w:rPr>
            </w:pPr>
            <w:r>
              <w:rPr>
                <w:rFonts w:ascii="Helvetica" w:hAnsi="Helvetica" w:cs="Helvetica"/>
              </w:rPr>
              <w:t>-0.324</w:t>
            </w:r>
          </w:p>
        </w:tc>
        <w:tc>
          <w:tcPr>
            <w:tcW w:w="2880" w:type="dxa"/>
            <w:shd w:val="clear" w:color="auto" w:fill="FFFFFF"/>
            <w:tcMar>
              <w:top w:w="20" w:type="nil"/>
              <w:left w:w="20" w:type="nil"/>
              <w:bottom w:w="20" w:type="nil"/>
              <w:right w:w="20" w:type="nil"/>
            </w:tcMar>
            <w:vAlign w:val="center"/>
          </w:tcPr>
          <w:p w14:paraId="0F6FC497" w14:textId="4479E411" w:rsidR="006C56B0" w:rsidRDefault="006C56B0" w:rsidP="00AA4F71">
            <w:pPr>
              <w:widowControl w:val="0"/>
              <w:autoSpaceDE w:val="0"/>
              <w:autoSpaceDN w:val="0"/>
              <w:adjustRightInd w:val="0"/>
              <w:jc w:val="center"/>
              <w:rPr>
                <w:rFonts w:ascii="Helvetica" w:hAnsi="Helvetica" w:cs="Helvetica"/>
              </w:rPr>
            </w:pPr>
            <w:r>
              <w:rPr>
                <w:rFonts w:ascii="Helvetica" w:hAnsi="Helvetica" w:cs="Helvetica"/>
              </w:rPr>
              <w:t>-0.31</w:t>
            </w:r>
            <w:r w:rsidR="00AA4F71">
              <w:rPr>
                <w:rFonts w:ascii="Helvetica" w:hAnsi="Helvetica" w:cs="Helvetica"/>
              </w:rPr>
              <w:t>9</w:t>
            </w:r>
          </w:p>
        </w:tc>
      </w:tr>
      <w:tr w:rsidR="006C56B0" w14:paraId="0F2EF79E" w14:textId="77777777" w:rsidTr="00AA4F71">
        <w:tblPrEx>
          <w:tblBorders>
            <w:top w:val="none" w:sz="0" w:space="0" w:color="auto"/>
          </w:tblBorders>
        </w:tblPrEx>
        <w:tc>
          <w:tcPr>
            <w:tcW w:w="3240" w:type="dxa"/>
            <w:shd w:val="clear" w:color="auto" w:fill="FFFFFF"/>
            <w:tcMar>
              <w:top w:w="20" w:type="nil"/>
              <w:left w:w="20" w:type="nil"/>
              <w:bottom w:w="20" w:type="nil"/>
              <w:right w:w="20" w:type="nil"/>
            </w:tcMar>
            <w:vAlign w:val="center"/>
          </w:tcPr>
          <w:p w14:paraId="3F1B50FB" w14:textId="0378716D" w:rsidR="006C56B0" w:rsidRDefault="00AA4F71">
            <w:pPr>
              <w:widowControl w:val="0"/>
              <w:autoSpaceDE w:val="0"/>
              <w:autoSpaceDN w:val="0"/>
              <w:adjustRightInd w:val="0"/>
              <w:jc w:val="right"/>
              <w:rPr>
                <w:rFonts w:ascii="Helvetica" w:hAnsi="Helvetica" w:cs="Helvetica"/>
              </w:rPr>
            </w:pPr>
            <w:r>
              <w:rPr>
                <w:rFonts w:ascii="Helvetica" w:hAnsi="Helvetica" w:cs="Helvetica"/>
              </w:rPr>
              <w:t xml:space="preserve">CD - Relative Weight Gain </w:t>
            </w:r>
          </w:p>
        </w:tc>
        <w:tc>
          <w:tcPr>
            <w:tcW w:w="2520" w:type="dxa"/>
            <w:shd w:val="clear" w:color="auto" w:fill="FFFFFF"/>
            <w:tcMar>
              <w:top w:w="20" w:type="nil"/>
              <w:left w:w="20" w:type="nil"/>
              <w:bottom w:w="20" w:type="nil"/>
              <w:right w:w="20" w:type="nil"/>
            </w:tcMar>
            <w:vAlign w:val="center"/>
          </w:tcPr>
          <w:p w14:paraId="15FE8394" w14:textId="361502DF" w:rsidR="006C56B0" w:rsidRDefault="006C56B0" w:rsidP="00AA4F71">
            <w:pPr>
              <w:widowControl w:val="0"/>
              <w:autoSpaceDE w:val="0"/>
              <w:autoSpaceDN w:val="0"/>
              <w:adjustRightInd w:val="0"/>
              <w:jc w:val="center"/>
              <w:rPr>
                <w:rFonts w:ascii="Helvetica" w:hAnsi="Helvetica" w:cs="Helvetica"/>
              </w:rPr>
            </w:pPr>
            <w:r>
              <w:rPr>
                <w:rFonts w:ascii="Helvetica" w:hAnsi="Helvetica" w:cs="Helvetica"/>
              </w:rPr>
              <w:t>-0.33</w:t>
            </w:r>
            <w:r w:rsidR="00AA4F71">
              <w:rPr>
                <w:rFonts w:ascii="Helvetica" w:hAnsi="Helvetica" w:cs="Helvetica"/>
              </w:rPr>
              <w:t>5</w:t>
            </w:r>
          </w:p>
        </w:tc>
        <w:tc>
          <w:tcPr>
            <w:tcW w:w="2880" w:type="dxa"/>
            <w:shd w:val="clear" w:color="auto" w:fill="FFFFFF"/>
            <w:tcMar>
              <w:top w:w="20" w:type="nil"/>
              <w:left w:w="20" w:type="nil"/>
              <w:bottom w:w="20" w:type="nil"/>
              <w:right w:w="20" w:type="nil"/>
            </w:tcMar>
            <w:vAlign w:val="center"/>
          </w:tcPr>
          <w:p w14:paraId="600A88CD" w14:textId="507CDDD3" w:rsidR="006C56B0" w:rsidRDefault="00AA4F71" w:rsidP="00AA4F71">
            <w:pPr>
              <w:widowControl w:val="0"/>
              <w:autoSpaceDE w:val="0"/>
              <w:autoSpaceDN w:val="0"/>
              <w:adjustRightInd w:val="0"/>
              <w:jc w:val="center"/>
              <w:rPr>
                <w:rFonts w:ascii="Helvetica" w:hAnsi="Helvetica" w:cs="Helvetica"/>
              </w:rPr>
            </w:pPr>
            <w:r>
              <w:rPr>
                <w:rFonts w:ascii="Helvetica" w:hAnsi="Helvetica" w:cs="Helvetica"/>
              </w:rPr>
              <w:t>-0.418*</w:t>
            </w:r>
          </w:p>
        </w:tc>
      </w:tr>
    </w:tbl>
    <w:p w14:paraId="27E608F8" w14:textId="2EA0C6A7" w:rsidR="00B50A5D" w:rsidRDefault="00B50A5D" w:rsidP="00B3527E">
      <w:pPr>
        <w:rPr>
          <w:b/>
        </w:rPr>
      </w:pPr>
    </w:p>
    <w:p w14:paraId="2BC2F382" w14:textId="22AF91B7" w:rsidR="0074124A" w:rsidRDefault="0074124A" w:rsidP="00B3527E">
      <w:pPr>
        <w:rPr>
          <w:b/>
        </w:rPr>
      </w:pPr>
      <w:r>
        <w:rPr>
          <w:b/>
        </w:rPr>
        <w:t>As these data show, the trend is quite consistent</w:t>
      </w:r>
      <w:r w:rsidR="00B50A5D">
        <w:rPr>
          <w:b/>
        </w:rPr>
        <w:t xml:space="preserve"> n</w:t>
      </w:r>
      <w:r w:rsidR="00FD214A">
        <w:rPr>
          <w:b/>
        </w:rPr>
        <w:t>o matter how the data is analyze</w:t>
      </w:r>
      <w:r w:rsidR="00B50A5D">
        <w:rPr>
          <w:b/>
        </w:rPr>
        <w:t>d.</w:t>
      </w:r>
      <w:r w:rsidR="00023A25">
        <w:rPr>
          <w:b/>
        </w:rPr>
        <w:t xml:space="preserve">  The description in the results section has now been clarified to read:</w:t>
      </w:r>
    </w:p>
    <w:p w14:paraId="3FCF2306" w14:textId="77777777" w:rsidR="00023A25" w:rsidRDefault="00023A25" w:rsidP="00B3527E">
      <w:pPr>
        <w:rPr>
          <w:b/>
        </w:rPr>
      </w:pPr>
    </w:p>
    <w:p w14:paraId="6F3F8DF2" w14:textId="6F24F006" w:rsidR="00023A25" w:rsidRPr="00023A25" w:rsidRDefault="00023A25" w:rsidP="00023A25">
      <w:pPr>
        <w:ind w:left="360"/>
        <w:rPr>
          <w:b/>
          <w:color w:val="FF0000"/>
        </w:rPr>
      </w:pPr>
      <w:r w:rsidRPr="00023A25">
        <w:rPr>
          <w:b/>
          <w:color w:val="FF0000"/>
        </w:rPr>
        <w:t xml:space="preserve">Both HFD and CD fed mice </w:t>
      </w:r>
      <w:r w:rsidR="00687B7A">
        <w:rPr>
          <w:b/>
          <w:color w:val="FF0000"/>
        </w:rPr>
        <w:t>exhibited</w:t>
      </w:r>
      <w:r w:rsidRPr="00023A25">
        <w:rPr>
          <w:b/>
          <w:color w:val="FF0000"/>
        </w:rPr>
        <w:t xml:space="preserve"> </w:t>
      </w:r>
      <w:r w:rsidR="00687B7A">
        <w:rPr>
          <w:b/>
          <w:color w:val="FF0000"/>
        </w:rPr>
        <w:t>less weight gain when the</w:t>
      </w:r>
      <w:r w:rsidRPr="00023A25">
        <w:rPr>
          <w:b/>
          <w:color w:val="FF0000"/>
        </w:rPr>
        <w:t xml:space="preserve"> pre-diet fasting response </w:t>
      </w:r>
      <w:r w:rsidR="00687B7A">
        <w:rPr>
          <w:b/>
          <w:color w:val="FF0000"/>
        </w:rPr>
        <w:t xml:space="preserve">was elevated </w:t>
      </w:r>
      <w:r w:rsidR="0090305D">
        <w:rPr>
          <w:b/>
          <w:color w:val="FF0000"/>
        </w:rPr>
        <w:t>(Figure 3</w:t>
      </w:r>
      <w:r w:rsidRPr="00023A25">
        <w:rPr>
          <w:b/>
          <w:color w:val="FF0000"/>
        </w:rPr>
        <w:t>).  We found a strong negative correlation between percent weight gain and relative fasting response (Rho=-0.61, Rho</w:t>
      </w:r>
      <w:r w:rsidRPr="00023A25">
        <w:rPr>
          <w:b/>
          <w:color w:val="FF0000"/>
          <w:vertAlign w:val="superscript"/>
        </w:rPr>
        <w:t>2</w:t>
      </w:r>
      <w:r w:rsidRPr="00023A25">
        <w:rPr>
          <w:b/>
          <w:color w:val="FF0000"/>
        </w:rPr>
        <w:t xml:space="preserve"> =0.373, p=6.6 x 10</w:t>
      </w:r>
      <w:r w:rsidRPr="00023A25">
        <w:rPr>
          <w:b/>
          <w:color w:val="FF0000"/>
          <w:vertAlign w:val="superscript"/>
        </w:rPr>
        <w:t>-6</w:t>
      </w:r>
      <w:r w:rsidRPr="00023A25">
        <w:rPr>
          <w:b/>
          <w:color w:val="FF0000"/>
        </w:rPr>
        <w:t>). For CD fed mice the same pattern was present, though the correlation did not quite reach statistical significance (Rho=-0.334, Rho</w:t>
      </w:r>
      <w:r w:rsidRPr="00023A25">
        <w:rPr>
          <w:b/>
          <w:color w:val="FF0000"/>
          <w:vertAlign w:val="superscript"/>
        </w:rPr>
        <w:t>2</w:t>
      </w:r>
      <w:r w:rsidRPr="00023A25">
        <w:rPr>
          <w:b/>
          <w:color w:val="FF0000"/>
        </w:rPr>
        <w:t xml:space="preserve"> =0.112, p=0.0538).  These trends also reached statistical significance for </w:t>
      </w:r>
      <w:r w:rsidR="005741FE">
        <w:rPr>
          <w:b/>
          <w:color w:val="FF0000"/>
        </w:rPr>
        <w:t xml:space="preserve">all </w:t>
      </w:r>
      <w:r w:rsidRPr="00023A25">
        <w:rPr>
          <w:b/>
          <w:color w:val="FF0000"/>
        </w:rPr>
        <w:t xml:space="preserve">the </w:t>
      </w:r>
      <w:r w:rsidR="005741FE">
        <w:rPr>
          <w:b/>
          <w:color w:val="FF0000"/>
        </w:rPr>
        <w:t>combinations tested</w:t>
      </w:r>
      <w:r w:rsidRPr="00023A25">
        <w:rPr>
          <w:b/>
          <w:color w:val="FF0000"/>
        </w:rPr>
        <w:t xml:space="preserve"> between both relative and absolute fasting responses and relative and absolute weight gain during HFD (p&lt;0.03 and Rho &lt; -0.33 for all comparisons). These data show that mice which resisted weight loss during the pre-diet 16 hour fast were far more susceptible to weight gain while on the experimental diet, and that this factor predicted weight gain much more comprehensively than hormonal factors, or pre-d</w:t>
      </w:r>
      <w:r w:rsidR="0090305D">
        <w:rPr>
          <w:b/>
          <w:color w:val="FF0000"/>
        </w:rPr>
        <w:t>iet weight (Table 2 and Figure 3</w:t>
      </w:r>
      <w:r w:rsidRPr="00023A25">
        <w:rPr>
          <w:b/>
          <w:color w:val="FF0000"/>
        </w:rPr>
        <w:t>).</w:t>
      </w:r>
      <w:r w:rsidRPr="00023A25">
        <w:rPr>
          <w:b/>
          <w:color w:val="FF0000"/>
        </w:rPr>
        <w:tab/>
      </w:r>
    </w:p>
    <w:p w14:paraId="1A70AA3C" w14:textId="77777777" w:rsidR="00023A25" w:rsidRPr="00B3527E" w:rsidRDefault="00023A25" w:rsidP="00B3527E">
      <w:pPr>
        <w:rPr>
          <w:b/>
        </w:rPr>
      </w:pPr>
    </w:p>
    <w:p w14:paraId="4CF0C7B1" w14:textId="77777777" w:rsidR="00B3527E" w:rsidRDefault="00B3527E" w:rsidP="00B3527E"/>
    <w:p w14:paraId="6F4A5645" w14:textId="77777777" w:rsidR="00FC2429" w:rsidRDefault="00FC2429" w:rsidP="00FC2429">
      <w:pPr>
        <w:pStyle w:val="ListParagraph"/>
        <w:numPr>
          <w:ilvl w:val="0"/>
          <w:numId w:val="2"/>
        </w:numPr>
      </w:pPr>
      <w:r>
        <w:t xml:space="preserve">Please be consistent with terminology </w:t>
      </w:r>
      <w:proofErr w:type="spellStart"/>
      <w:r>
        <w:t>utilising</w:t>
      </w:r>
      <w:proofErr w:type="spellEnd"/>
      <w:r>
        <w:t xml:space="preserve"> NCD or “chow”</w:t>
      </w:r>
    </w:p>
    <w:p w14:paraId="11DC8610" w14:textId="77777777" w:rsidR="00224DF8" w:rsidRDefault="00224DF8" w:rsidP="00224DF8">
      <w:pPr>
        <w:rPr>
          <w:b/>
        </w:rPr>
      </w:pPr>
    </w:p>
    <w:p w14:paraId="540FC3FE" w14:textId="77777777" w:rsidR="00224DF8" w:rsidRDefault="00224DF8" w:rsidP="00224DF8">
      <w:pPr>
        <w:rPr>
          <w:b/>
        </w:rPr>
      </w:pPr>
      <w:r>
        <w:rPr>
          <w:b/>
        </w:rPr>
        <w:t>NCD is now used throughout the manuscript when referring to the normal chow diet rather than “chow”.</w:t>
      </w:r>
    </w:p>
    <w:p w14:paraId="7BDEB93E" w14:textId="77777777" w:rsidR="00224DF8" w:rsidRPr="00224DF8" w:rsidRDefault="00224DF8" w:rsidP="00224DF8">
      <w:pPr>
        <w:rPr>
          <w:b/>
        </w:rPr>
      </w:pPr>
    </w:p>
    <w:p w14:paraId="2A7574CA" w14:textId="77777777" w:rsidR="00FC2429" w:rsidRDefault="00FC2429" w:rsidP="00FC2429">
      <w:pPr>
        <w:pStyle w:val="ListParagraph"/>
        <w:numPr>
          <w:ilvl w:val="0"/>
          <w:numId w:val="2"/>
        </w:numPr>
      </w:pPr>
      <w:r>
        <w:t xml:space="preserve">Why use “trend” to described the reduction in food intake, this P was &lt;0.05? </w:t>
      </w:r>
    </w:p>
    <w:p w14:paraId="75897DFE" w14:textId="77777777" w:rsidR="003A791C" w:rsidRDefault="00FC2429" w:rsidP="00FC2429">
      <w:pPr>
        <w:pStyle w:val="ListParagraph"/>
        <w:numPr>
          <w:ilvl w:val="0"/>
          <w:numId w:val="2"/>
        </w:numPr>
      </w:pPr>
      <w:r>
        <w:t xml:space="preserve">Figure 3B doesn’t match the listed figure should be 1C and 1D? </w:t>
      </w:r>
    </w:p>
    <w:p w14:paraId="1DE093BA" w14:textId="77777777" w:rsidR="003A791C" w:rsidRDefault="003A791C" w:rsidP="003A791C"/>
    <w:p w14:paraId="1118E03F" w14:textId="423F3ADD" w:rsidR="003A791C" w:rsidRDefault="003A791C" w:rsidP="003A791C">
      <w:pPr>
        <w:rPr>
          <w:b/>
        </w:rPr>
      </w:pPr>
      <w:r>
        <w:rPr>
          <w:b/>
        </w:rPr>
        <w:t xml:space="preserve">This has been </w:t>
      </w:r>
      <w:proofErr w:type="gramStart"/>
      <w:r>
        <w:rPr>
          <w:b/>
        </w:rPr>
        <w:t>fixed,</w:t>
      </w:r>
      <w:proofErr w:type="gramEnd"/>
      <w:r>
        <w:rPr>
          <w:b/>
        </w:rPr>
        <w:t xml:space="preserve"> we thank the reviewer for noticing this error</w:t>
      </w:r>
      <w:r w:rsidR="005A7923">
        <w:rPr>
          <w:b/>
        </w:rPr>
        <w:t>.</w:t>
      </w:r>
    </w:p>
    <w:p w14:paraId="7857254F" w14:textId="1FEC1E1A" w:rsidR="005A7923" w:rsidRPr="003A791C" w:rsidRDefault="00B50A5D" w:rsidP="003A791C">
      <w:pPr>
        <w:rPr>
          <w:b/>
        </w:rPr>
      </w:pPr>
      <w:r>
        <w:rPr>
          <w:b/>
          <w:noProof/>
        </w:rPr>
        <mc:AlternateContent>
          <mc:Choice Requires="wps">
            <w:drawing>
              <wp:anchor distT="0" distB="0" distL="114300" distR="114300" simplePos="0" relativeHeight="251660288" behindDoc="0" locked="0" layoutInCell="1" allowOverlap="1" wp14:anchorId="1E149CD2" wp14:editId="50620096">
                <wp:simplePos x="0" y="0"/>
                <wp:positionH relativeFrom="column">
                  <wp:posOffset>-114300</wp:posOffset>
                </wp:positionH>
                <wp:positionV relativeFrom="paragraph">
                  <wp:posOffset>114300</wp:posOffset>
                </wp:positionV>
                <wp:extent cx="5486400" cy="6286500"/>
                <wp:effectExtent l="0" t="0" r="0" b="12700"/>
                <wp:wrapSquare wrapText="bothSides"/>
                <wp:docPr id="1" name="Text Box 1"/>
                <wp:cNvGraphicFramePr/>
                <a:graphic xmlns:a="http://schemas.openxmlformats.org/drawingml/2006/main">
                  <a:graphicData uri="http://schemas.microsoft.com/office/word/2010/wordprocessingShape">
                    <wps:wsp>
                      <wps:cNvSpPr txBox="1"/>
                      <wps:spPr>
                        <a:xfrm>
                          <a:off x="0" y="0"/>
                          <a:ext cx="5486400" cy="6286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359F2FE" w14:textId="67C3BA8D" w:rsidR="007E2A90" w:rsidRDefault="007E2A90">
                            <w:pPr>
                              <w:rPr>
                                <w:b/>
                              </w:rPr>
                            </w:pPr>
                          </w:p>
                          <w:p w14:paraId="7416059F" w14:textId="07B6C203" w:rsidR="007E2A90" w:rsidRDefault="007E2A90">
                            <w:pPr>
                              <w:rPr>
                                <w:b/>
                              </w:rPr>
                            </w:pPr>
                            <w:r>
                              <w:rPr>
                                <w:b/>
                                <w:noProof/>
                              </w:rPr>
                              <w:drawing>
                                <wp:inline distT="0" distB="0" distL="0" distR="0" wp14:anchorId="093D9914" wp14:editId="1B263948">
                                  <wp:extent cx="5045765" cy="5045765"/>
                                  <wp:effectExtent l="0" t="0" r="0" b="0"/>
                                  <wp:docPr id="4" name="Picture 4" descr="Macintosh HD:Users:davebridges:Documents:Source:PredictorsDietInducedObesity:scripts:figure:gain-plot-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vebridges:Documents:Source:PredictorsDietInducedObesity:scripts:figure:gain-plot-all.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45765" cy="5045765"/>
                                          </a:xfrm>
                                          <a:prstGeom prst="rect">
                                            <a:avLst/>
                                          </a:prstGeom>
                                          <a:noFill/>
                                          <a:ln>
                                            <a:noFill/>
                                          </a:ln>
                                        </pic:spPr>
                                      </pic:pic>
                                    </a:graphicData>
                                  </a:graphic>
                                </wp:inline>
                              </w:drawing>
                            </w:r>
                          </w:p>
                          <w:p w14:paraId="7170F434" w14:textId="5ABD4C8A" w:rsidR="007E2A90" w:rsidRPr="00B50A5D" w:rsidRDefault="007E2A90">
                            <w:pPr>
                              <w:rPr>
                                <w:b/>
                              </w:rPr>
                            </w:pPr>
                            <w:r>
                              <w:rPr>
                                <w:b/>
                              </w:rPr>
                              <w:t>Figure 2: Full set of comparisons between relative/absolute fasting response and relative/absolute weight gain.</w:t>
                            </w:r>
                            <w:r>
                              <w:t xml:space="preserve">  These data compare the correlation between the pre-diet fasting response and the eventual weight gain during the dietary treatment.  See Table 1 of t his response for correlation coefficients and p-valu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 o:spid="_x0000_s1027" type="#_x0000_t202" style="position:absolute;margin-left:-8.95pt;margin-top:9pt;width:6in;height:49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" filled="f" stroked="f">
                <v:textbox>
                  <w:txbxContent>
                    <w:p w14:paraId="1359F2FE" w14:textId="67C3BA8D" w:rsidR="00023A25" w:rsidRDefault="00023A25">
                      <w:pPr>
                        <w:rPr>
                          <w:b/>
                        </w:rPr>
                      </w:pPr>
                    </w:p>
                    <w:p w14:paraId="7416059F" w14:textId="07B6C203" w:rsidR="00023A25" w:rsidRDefault="00023A25">
                      <w:pPr>
                        <w:rPr>
                          <w:b/>
                        </w:rPr>
                      </w:pPr>
                      <w:r>
                        <w:rPr>
                          <w:b/>
                          <w:noProof/>
                        </w:rPr>
                        <w:drawing>
                          <wp:inline distT="0" distB="0" distL="0" distR="0" wp14:anchorId="093D9914" wp14:editId="1B263948">
                            <wp:extent cx="5045765" cy="5045765"/>
                            <wp:effectExtent l="0" t="0" r="0" b="0"/>
                            <wp:docPr id="4" name="Picture 4" descr="Macintosh HD:Users:davebridges:Documents:Source:PredictorsDietInducedObesity:scripts:figure:gain-plot-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vebridges:Documents:Source:PredictorsDietInducedObesity:scripts:figure:gain-plot-all.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45765" cy="5045765"/>
                                    </a:xfrm>
                                    <a:prstGeom prst="rect">
                                      <a:avLst/>
                                    </a:prstGeom>
                                    <a:noFill/>
                                    <a:ln>
                                      <a:noFill/>
                                    </a:ln>
                                  </pic:spPr>
                                </pic:pic>
                              </a:graphicData>
                            </a:graphic>
                          </wp:inline>
                        </w:drawing>
                      </w:r>
                    </w:p>
                    <w:p w14:paraId="7170F434" w14:textId="5ABD4C8A" w:rsidR="00023A25" w:rsidRPr="00B50A5D" w:rsidRDefault="00023A25">
                      <w:pPr>
                        <w:rPr>
                          <w:b/>
                        </w:rPr>
                      </w:pPr>
                      <w:r>
                        <w:rPr>
                          <w:b/>
                        </w:rPr>
                        <w:t>Figure 2: Full set of comparisons between relative/absolute fasting response and relative/absolute weight gain.</w:t>
                      </w:r>
                      <w:r>
                        <w:t xml:space="preserve">  These data compare the correlation between the pre-diet fasting response and the eventual weight gain during the dietary treatment.  See Table 1 of t his response for correlation coefficients and p-values. </w:t>
                      </w:r>
                    </w:p>
                  </w:txbxContent>
                </v:textbox>
                <w10:wrap type="square"/>
              </v:shape>
            </w:pict>
          </mc:Fallback>
        </mc:AlternateContent>
      </w:r>
    </w:p>
    <w:p w14:paraId="0EC2112C" w14:textId="77777777" w:rsidR="005A7923" w:rsidRDefault="00FC2429" w:rsidP="00FC2429">
      <w:pPr>
        <w:pStyle w:val="ListParagraph"/>
        <w:numPr>
          <w:ilvl w:val="0"/>
          <w:numId w:val="2"/>
        </w:numPr>
      </w:pPr>
      <w:proofErr w:type="gramStart"/>
      <w:r>
        <w:t>Figures 2 is</w:t>
      </w:r>
      <w:proofErr w:type="gramEnd"/>
      <w:r>
        <w:t xml:space="preserve"> not significant and could be removed. </w:t>
      </w:r>
    </w:p>
    <w:p w14:paraId="596301B8" w14:textId="77777777" w:rsidR="005A7923" w:rsidRDefault="005A7923" w:rsidP="005A7923">
      <w:pPr>
        <w:pStyle w:val="ListParagraph"/>
        <w:ind w:left="360"/>
      </w:pPr>
    </w:p>
    <w:p w14:paraId="4645E149" w14:textId="77777777" w:rsidR="005A7923" w:rsidRDefault="00FC2429" w:rsidP="00FC2429">
      <w:pPr>
        <w:pStyle w:val="ListParagraph"/>
        <w:numPr>
          <w:ilvl w:val="0"/>
          <w:numId w:val="2"/>
        </w:numPr>
      </w:pPr>
      <w:r>
        <w:t xml:space="preserve">Why were NCD not included on Figure 4? </w:t>
      </w:r>
    </w:p>
    <w:p w14:paraId="5F8A528D" w14:textId="77777777" w:rsidR="007840C4" w:rsidRDefault="007840C4" w:rsidP="007840C4"/>
    <w:p w14:paraId="61D26570" w14:textId="0CE8A95F" w:rsidR="007840C4" w:rsidRDefault="007840C4" w:rsidP="007840C4">
      <w:pPr>
        <w:rPr>
          <w:b/>
        </w:rPr>
      </w:pPr>
      <w:r w:rsidRPr="00D538A4">
        <w:rPr>
          <w:b/>
        </w:rPr>
        <w:t>As noted in Suppl</w:t>
      </w:r>
      <w:r w:rsidR="00D538A4">
        <w:rPr>
          <w:b/>
        </w:rPr>
        <w:t>ementary Figure 1 and Figure 3</w:t>
      </w:r>
      <w:r w:rsidRPr="00D538A4">
        <w:rPr>
          <w:b/>
        </w:rPr>
        <w:t xml:space="preserve"> there are dramatic differences in the weight gain and feeding responses in NCD fed animals compared to CD fed animals.  This is likely due to the different nature of the ingredients (grain for chow, chemically defined ingredients for CD/HFD).  We therefore decided that it would be difficult to interpret fasting</w:t>
      </w:r>
      <w:r w:rsidR="00D538A4" w:rsidRPr="00D538A4">
        <w:rPr>
          <w:b/>
        </w:rPr>
        <w:t xml:space="preserve"> responses in this system, and that the appropriate control for HFD was the CD.</w:t>
      </w:r>
      <w:r w:rsidR="00D538A4">
        <w:rPr>
          <w:b/>
        </w:rPr>
        <w:t xml:space="preserve">  We therefore did not perform these studies using animals kept on chow throughout.  This is explicated in the results section as such:</w:t>
      </w:r>
    </w:p>
    <w:p w14:paraId="7A27878C" w14:textId="77777777" w:rsidR="00D538A4" w:rsidRDefault="00D538A4" w:rsidP="007840C4">
      <w:pPr>
        <w:rPr>
          <w:b/>
        </w:rPr>
      </w:pPr>
    </w:p>
    <w:p w14:paraId="51E1CB0B" w14:textId="139FD76D" w:rsidR="00D538A4" w:rsidRPr="00D538A4" w:rsidRDefault="00D538A4" w:rsidP="00D538A4">
      <w:pPr>
        <w:ind w:left="360"/>
        <w:rPr>
          <w:b/>
        </w:rPr>
      </w:pPr>
      <w:r w:rsidRPr="00D538A4">
        <w:rPr>
          <w:b/>
          <w:color w:val="FF0000"/>
        </w:rPr>
        <w:t>Due to the dramatically different fasting responses observed in NCD mice com</w:t>
      </w:r>
      <w:r w:rsidR="0090305D">
        <w:rPr>
          <w:b/>
          <w:color w:val="FF0000"/>
        </w:rPr>
        <w:t>pared with CD mice (See Figure 2</w:t>
      </w:r>
      <w:r w:rsidRPr="00D538A4">
        <w:rPr>
          <w:b/>
          <w:color w:val="FF0000"/>
        </w:rPr>
        <w:t xml:space="preserve">C and E) we only </w:t>
      </w:r>
      <w:r>
        <w:rPr>
          <w:b/>
          <w:color w:val="FF0000"/>
        </w:rPr>
        <w:t>performed</w:t>
      </w:r>
      <w:r w:rsidRPr="00D538A4">
        <w:rPr>
          <w:b/>
          <w:color w:val="FF0000"/>
        </w:rPr>
        <w:t xml:space="preserve"> these studies comparing the more chemically comparable CD and HFD diets</w:t>
      </w:r>
      <w:r>
        <w:t>.</w:t>
      </w:r>
    </w:p>
    <w:p w14:paraId="3E224C15" w14:textId="77777777" w:rsidR="005A7923" w:rsidRDefault="005A7923" w:rsidP="005A7923"/>
    <w:p w14:paraId="44CD8D28" w14:textId="77777777" w:rsidR="005A7923" w:rsidRDefault="005A7923" w:rsidP="005A7923"/>
    <w:p w14:paraId="770E2732" w14:textId="01E08783" w:rsidR="00FC2429" w:rsidRDefault="00FC2429" w:rsidP="00FC2429">
      <w:pPr>
        <w:pStyle w:val="ListParagraph"/>
        <w:numPr>
          <w:ilvl w:val="0"/>
          <w:numId w:val="2"/>
        </w:numPr>
      </w:pPr>
      <w:r>
        <w:t>Data is not split in SFig2 for hormone/diet differences but is stated in the results section. Please include or remove entirely.</w:t>
      </w:r>
    </w:p>
    <w:p w14:paraId="6BE0730F" w14:textId="77777777" w:rsidR="00B775C2" w:rsidRDefault="00B775C2" w:rsidP="00B775C2"/>
    <w:p w14:paraId="27ECAB78" w14:textId="4E81745F" w:rsidR="00B775C2" w:rsidRDefault="00B775C2" w:rsidP="00B775C2">
      <w:pPr>
        <w:rPr>
          <w:b/>
        </w:rPr>
      </w:pPr>
      <w:r>
        <w:rPr>
          <w:b/>
        </w:rPr>
        <w:t xml:space="preserve">Supplementary figure 2 now clearly indicates which diet/feeding status changes were statistically significant.  We have clarified the meaning of the asterisks in the </w:t>
      </w:r>
      <w:r w:rsidR="00B879CE">
        <w:rPr>
          <w:b/>
        </w:rPr>
        <w:t>figure legend.</w:t>
      </w:r>
      <w:r w:rsidR="00EB52D2">
        <w:rPr>
          <w:b/>
        </w:rPr>
        <w:t xml:space="preserve">  We have also added more details regarding</w:t>
      </w:r>
      <w:r w:rsidR="00695369">
        <w:rPr>
          <w:b/>
        </w:rPr>
        <w:t xml:space="preserve"> these hormonal changes being c</w:t>
      </w:r>
      <w:r w:rsidR="0065339D">
        <w:rPr>
          <w:b/>
        </w:rPr>
        <w:t>onsistent with previous reports, and for which changes we observed statistically significant differences:</w:t>
      </w:r>
    </w:p>
    <w:p w14:paraId="575A31CF" w14:textId="77777777" w:rsidR="0065339D" w:rsidRDefault="0065339D" w:rsidP="00B775C2">
      <w:pPr>
        <w:rPr>
          <w:b/>
        </w:rPr>
      </w:pPr>
    </w:p>
    <w:p w14:paraId="3A35AF1C" w14:textId="18C0FCF3" w:rsidR="0065339D" w:rsidRPr="0065339D" w:rsidRDefault="0065339D" w:rsidP="00774DDD">
      <w:pPr>
        <w:ind w:left="360"/>
        <w:rPr>
          <w:b/>
          <w:color w:val="FF0000"/>
        </w:rPr>
      </w:pPr>
      <w:r w:rsidRPr="0065339D">
        <w:rPr>
          <w:b/>
          <w:color w:val="FF0000"/>
        </w:rPr>
        <w:t>Significant differences of were detected between several hormones (</w:t>
      </w:r>
      <w:proofErr w:type="spellStart"/>
      <w:r w:rsidRPr="0065339D">
        <w:rPr>
          <w:b/>
          <w:color w:val="FF0000"/>
        </w:rPr>
        <w:t>resistin</w:t>
      </w:r>
      <w:proofErr w:type="spellEnd"/>
      <w:r w:rsidRPr="0065339D">
        <w:rPr>
          <w:b/>
          <w:color w:val="FF0000"/>
        </w:rPr>
        <w:t xml:space="preserve">, total ghrelin, GLP-1 and </w:t>
      </w:r>
      <w:proofErr w:type="spellStart"/>
      <w:r w:rsidRPr="0065339D">
        <w:rPr>
          <w:b/>
          <w:color w:val="FF0000"/>
        </w:rPr>
        <w:t>leptin</w:t>
      </w:r>
      <w:proofErr w:type="spellEnd"/>
      <w:r w:rsidRPr="0065339D">
        <w:rPr>
          <w:b/>
          <w:color w:val="FF0000"/>
        </w:rPr>
        <w:t xml:space="preserve">) as well as fasting glucose levels between these diets.  These are consistent with previous reports of HFD induced changes relative to NCD diets for </w:t>
      </w:r>
      <w:proofErr w:type="spellStart"/>
      <w:r w:rsidRPr="0065339D">
        <w:rPr>
          <w:b/>
          <w:color w:val="FF0000"/>
        </w:rPr>
        <w:t>resistin</w:t>
      </w:r>
      <w:proofErr w:type="spellEnd"/>
      <w:r w:rsidRPr="0065339D">
        <w:rPr>
          <w:b/>
          <w:color w:val="FF0000"/>
        </w:rPr>
        <w:t xml:space="preserve"> and </w:t>
      </w:r>
      <w:proofErr w:type="spellStart"/>
      <w:r w:rsidRPr="0065339D">
        <w:rPr>
          <w:b/>
          <w:color w:val="FF0000"/>
        </w:rPr>
        <w:t>leptin</w:t>
      </w:r>
      <w:proofErr w:type="spellEnd"/>
      <w:r w:rsidRPr="0065339D">
        <w:rPr>
          <w:b/>
          <w:color w:val="FF0000"/>
        </w:rPr>
        <w:t xml:space="preserve"> </w:t>
      </w:r>
      <w:r w:rsidRPr="0065339D">
        <w:rPr>
          <w:b/>
          <w:color w:val="FF0000"/>
        </w:rPr>
        <w:fldChar w:fldCharType="begin" w:fldLock="1"/>
      </w:r>
      <w:r w:rsidR="00C414FC">
        <w:rPr>
          <w:b/>
          <w:color w:val="FF0000"/>
        </w:rPr>
        <w:instrText>ADDIN CSL_CITATION { "citationItems" : [ { "id" : "ITEM-1", "itemData" : { "DOI" : "10.1038/35053000", "ISSN" : "0028-0836", "PMID" : "11201732", "abstract" : "Diabetes mellitus is a chronic disease that leads to complications including heart disease, stroke, kidney failure, blindness and nerve damage. Type 2 diabetes, characterized by target-tissue resistance to insulin, is epidemic in industrialized societies and is strongly associated with obesity; however, the mechanism by which increased adiposity causes insulin resistance is unclear. Here we show that adipocytes secrete a unique signalling molecule, which we have named resistin (for resistance to insulin). Circulating resistin levels are decreased by the anti-diabetic drug rosiglitazone, and increased in diet-induced and genetic forms of obesity. Administration of anti-resistin antibody improves blood sugar and insulin action in mice with diet-induced obesity. Moreover, treatment of normal mice with recombinant resistin impairs glucose tolerance and insulin action. Insulin-stimulated glucose uptake by adipocytes is enhanced by neutralization of resistin and is reduced by resistin treatment. Resistin is thus a hormone that potentially links obesity to diabetes.", "author" : [ { "dropping-particle" : "", "family" : "Steppan", "given" : "C M", "non-dropping-particle" : "", "parse-names" : false, "suffix" : "" }, { "dropping-particle" : "", "family" : "Bailey", "given" : "S T", "non-dropping-particle" : "", "parse-names" : false, "suffix" : "" }, { "dropping-particle" : "", "family" : "Bhat", "given" : "S", "non-dropping-particle" : "", "parse-names" : false, "suffix" : "" }, { "dropping-particle" : "", "family" : "Brown", "given" : "E J", "non-dropping-particle" : "", "parse-names" : false, "suffix" : "" }, { "dropping-particle" : "", "family" : "Banerjee", "given" : "R R", "non-dropping-particle" : "", "parse-names" : false, "suffix" : "" }, { "dropping-particle" : "", "family" : "Wright", "given" : "C M", "non-dropping-particle" : "", "parse-names" : false, "suffix" : "" }, { "dropping-particle" : "", "family" : "Patel", "given" : "H R", "non-dropping-particle" : "", "parse-names" : false, "suffix" : "" }, { "dropping-particle" : "", "family" : "Ahima", "given" : "R S", "non-dropping-particle" : "", "parse-names" : false, "suffix" : "" }, { "dropping-particle" : "", "family" : "Lazar", "given" : "M a", "non-dropping-particle" : "", "parse-names" : false, "suffix" : "" } ], "container-title" : "Nature", "id" : "ITEM-1", "issue" : "6818", "issued" : { "date-parts" : [ [ "2001", "1", "18" ] ] }, "page" : "307-12", "title" : "The hormone resistin links obesity to diabetes.", "type" : "article-journal", "volume" : "409" }, "uris" : [ "http://www.mendeley.com/documents/?uuid=4760ac4f-2eec-4cd2-b65b-53d43d7635b5" ] }, { "id" : "ITEM-2", "itemData" : { "ISSN" : "1078-8956", "PMID" : "7489415", "abstract" : "The regulation of body weight and composition involves input from genes and the environment, demonstrated, for example, by the variable susceptibility of inbred strains of mice to obesity when offered a high-fat diet. The identification of the gene responsible for obesity in the ob/ob mouse provides a new approach to defining links between diet and genetics in the regulation of body weight. The ob gene protein product, leptin, is an adipocyte-derived circulating protein. Administration of recombinant leptin reduces food intake and increases energy expenditure in ob/ob mice, suggesting that it signals to the brain the magnitude of fat stores. Information on the regulation of this protein is limited. In several rodent models of obesity including db/db, fa/fa, yellow (Ay/a) VMH-lesioned, and those induced by gold thioglucose, monosodium glutamate, and transgenic ablation of brown adipose tissue, leptin mRNA expression and the level of circulating leptin are increased, suggesting resistance to one or more of its actions. We have assessed the impact of increased dietary fat on circulating leptin levels in normal FVB mice and FVB mice with transgene-induced ablation of brown adipose tissue. We find that high-fat diet evokes a sustained increase in circulating leptin in both normal and transgenic mice, with leptin levels accurately reflecting the amount of body lipid across a broad range of body fat. However, despite increased leptin levels, animals fed a high-fat diet became obese without decreasing their caloric intake, suggesting that a high content of dietary fat changes the 'set point' for body weight, at least in part by limiting the action of leptin.", "author" : [ { "dropping-particle" : "", "family" : "Frederich", "given" : "R C", "non-dropping-particle" : "", "parse-names" : false, "suffix" : "" }, { "dropping-particle" : "", "family" : "Hamann", "given" : "A", "non-dropping-particle" : "", "parse-names" : false, "suffix" : "" }, { "dropping-particle" : "", "family" : "Anderson", "given" : "S", "non-dropping-particle" : "", "parse-names" : false, "suffix" : "" }, { "dropping-particle" : "", "family" : "L\u00f6llmann", "given" : "B", "non-dropping-particle" : "", "parse-names" : false, "suffix" : "" }, { "dropping-particle" : "", "family" : "Lowell", "given" : "B B", "non-dropping-particle" : "", "parse-names" : false, "suffix" : "" }, { "dropping-particle" : "", "family" : "Flier", "given" : "J S", "non-dropping-particle" : "", "parse-names" : false, "suffix" : "" } ], "container-title" : "Nature medicine", "id" : "ITEM-2", "issue" : "12", "issued" : { "date-parts" : [ [ "1995", "12" ] ] }, "page" : "1311-4", "title" : "Leptin levels reflect body lipid content in mice: evidence for diet-induced resistance to leptin action.", "type" : "article-journal", "volume" : "1" }, "uris" : [ "http://www.mendeley.com/documents/?uuid=d352a6de-d587-4294-ba2e-17351e3e1706" ] } ], "mendeley" : { "previouslyFormattedCitation" : "[12, 13]" }, "properties" : { "noteIndex" : 0 }, "schema" : "https://github.com/citation-style-language/schema/raw/master/csl-citation.json" }</w:instrText>
      </w:r>
      <w:r w:rsidRPr="0065339D">
        <w:rPr>
          <w:b/>
          <w:color w:val="FF0000"/>
        </w:rPr>
        <w:fldChar w:fldCharType="separate"/>
      </w:r>
      <w:r w:rsidR="00C414FC" w:rsidRPr="00C414FC">
        <w:rPr>
          <w:noProof/>
          <w:color w:val="FF0000"/>
        </w:rPr>
        <w:t>[12, 13]</w:t>
      </w:r>
      <w:r w:rsidRPr="0065339D">
        <w:rPr>
          <w:b/>
          <w:color w:val="FF0000"/>
        </w:rPr>
        <w:fldChar w:fldCharType="end"/>
      </w:r>
      <w:r w:rsidRPr="0065339D">
        <w:rPr>
          <w:b/>
          <w:color w:val="FF0000"/>
        </w:rPr>
        <w:t>.</w:t>
      </w:r>
    </w:p>
    <w:p w14:paraId="7502A3BE" w14:textId="77777777" w:rsidR="00FC2429" w:rsidRDefault="00FC2429" w:rsidP="00FC2429"/>
    <w:p w14:paraId="0150B686" w14:textId="77777777" w:rsidR="00FC2429" w:rsidRDefault="00FC2429" w:rsidP="00FC2429"/>
    <w:p w14:paraId="1076E7F5" w14:textId="77777777" w:rsidR="00FC2429" w:rsidRDefault="00FC2429" w:rsidP="0065339D">
      <w:pPr>
        <w:pStyle w:val="Heading2"/>
      </w:pPr>
      <w:r w:rsidRPr="0065339D">
        <w:t>Reviewer 2</w:t>
      </w:r>
    </w:p>
    <w:p w14:paraId="3CAD5B1A" w14:textId="77777777" w:rsidR="00FC2429" w:rsidRDefault="00FC2429" w:rsidP="00FC2429"/>
    <w:p w14:paraId="618CC328" w14:textId="77777777" w:rsidR="00FC2429" w:rsidRDefault="00FC2429" w:rsidP="00FC2429">
      <w:r>
        <w:t>In this manuscript the authors have described the physiological effects of dietary manipulation in a common inbred strain of laboratory mice. The aim of this study was to control the genetic background, environment and diet of these laboratory animals as closely as possible in order to assess the amount of variability that is not due to genetic differences. Although this work is compare different genetic mouse, the data presented are not novel and some results are not consistent with the conclusive statements of the Authors.</w:t>
      </w:r>
    </w:p>
    <w:p w14:paraId="13CFCBC3" w14:textId="77777777" w:rsidR="00F2593F" w:rsidRDefault="00F2593F" w:rsidP="00FC2429"/>
    <w:p w14:paraId="25C8BA27" w14:textId="222B0F75" w:rsidR="00F2593F" w:rsidRPr="00F2593F" w:rsidRDefault="00F2593F" w:rsidP="00FC2429">
      <w:pPr>
        <w:rPr>
          <w:b/>
        </w:rPr>
      </w:pPr>
      <w:r>
        <w:rPr>
          <w:b/>
        </w:rPr>
        <w:t xml:space="preserve">Although, it was not specified which results are not novel or which results </w:t>
      </w:r>
      <w:proofErr w:type="gramStart"/>
      <w:r>
        <w:rPr>
          <w:b/>
        </w:rPr>
        <w:t>are not supported by the authors</w:t>
      </w:r>
      <w:proofErr w:type="gramEnd"/>
      <w:r>
        <w:rPr>
          <w:b/>
        </w:rPr>
        <w:t>, we believe that these very likely overlap with some of the comments and clarifications suggested by reviewer #1.  This is especially true for reviewer 1’s comments 1, 3 and 7</w:t>
      </w:r>
      <w:r w:rsidR="006F4BDF">
        <w:rPr>
          <w:b/>
        </w:rPr>
        <w:t>,</w:t>
      </w:r>
      <w:r>
        <w:rPr>
          <w:b/>
        </w:rPr>
        <w:t xml:space="preserve"> which we </w:t>
      </w:r>
      <w:r w:rsidR="00EA33F9">
        <w:rPr>
          <w:b/>
        </w:rPr>
        <w:t>have discussed in detail above.</w:t>
      </w:r>
    </w:p>
    <w:p w14:paraId="7027BB6E" w14:textId="77777777" w:rsidR="00FC2429" w:rsidRDefault="00FC2429" w:rsidP="00FC2429"/>
    <w:p w14:paraId="3F4E6C5D" w14:textId="19CD93A7" w:rsidR="004B4ED6" w:rsidRDefault="00FC2429" w:rsidP="00FC2429">
      <w:pPr>
        <w:rPr>
          <w:rStyle w:val="Hyperlink"/>
        </w:rPr>
      </w:pPr>
      <w:r>
        <w:t xml:space="preserve">I saw this paper published on </w:t>
      </w:r>
      <w:proofErr w:type="spellStart"/>
      <w:r>
        <w:t>biorxiv</w:t>
      </w:r>
      <w:proofErr w:type="spellEnd"/>
      <w:r>
        <w:t xml:space="preserve"> already. </w:t>
      </w:r>
      <w:hyperlink r:id="rId13" w:history="1">
        <w:r w:rsidR="00617CC1" w:rsidRPr="0028275F">
          <w:rPr>
            <w:rStyle w:val="Hyperlink"/>
          </w:rPr>
          <w:t>http://biorxiv.org/content/early/2014/04/23/004283</w:t>
        </w:r>
      </w:hyperlink>
    </w:p>
    <w:p w14:paraId="7FF078D6" w14:textId="77777777" w:rsidR="00EA33F9" w:rsidRDefault="00EA33F9" w:rsidP="00FC2429"/>
    <w:p w14:paraId="72955D4B" w14:textId="77777777" w:rsidR="00617CC1" w:rsidRDefault="00617CC1" w:rsidP="00FC2429"/>
    <w:p w14:paraId="6B048214" w14:textId="440081E8" w:rsidR="0045263D" w:rsidRPr="0082040F" w:rsidRDefault="00EA33F9" w:rsidP="00FC2429">
      <w:pPr>
        <w:rPr>
          <w:b/>
        </w:rPr>
      </w:pPr>
      <w:r w:rsidRPr="0082040F">
        <w:rPr>
          <w:b/>
        </w:rPr>
        <w:t>With respect to the novelty and previous publication issue</w:t>
      </w:r>
      <w:r w:rsidR="0045263D" w:rsidRPr="0082040F">
        <w:rPr>
          <w:b/>
        </w:rPr>
        <w:t xml:space="preserve">, there is a quite simple explanation.  </w:t>
      </w:r>
      <w:proofErr w:type="spellStart"/>
      <w:r w:rsidR="0045263D" w:rsidRPr="0082040F">
        <w:rPr>
          <w:b/>
        </w:rPr>
        <w:t>Biorxiv</w:t>
      </w:r>
      <w:proofErr w:type="spellEnd"/>
      <w:r w:rsidR="0045263D" w:rsidRPr="0082040F">
        <w:rPr>
          <w:b/>
        </w:rPr>
        <w:t xml:space="preserve"> is a pre-print server where publications under </w:t>
      </w:r>
      <w:r w:rsidR="0082040F">
        <w:rPr>
          <w:b/>
        </w:rPr>
        <w:t xml:space="preserve">peer </w:t>
      </w:r>
      <w:r w:rsidR="0045263D" w:rsidRPr="0082040F">
        <w:rPr>
          <w:b/>
        </w:rPr>
        <w:t xml:space="preserve">review can be placed to get more broad feedback from the scientific community.  For example the comments listed in other changes were due to feedback on this public preprint.  This is an emerging publishing theme in biological sciences, but is quite common in mathematics and physics </w:t>
      </w:r>
      <w:r w:rsidR="0045263D" w:rsidRPr="0082040F">
        <w:rPr>
          <w:b/>
        </w:rPr>
        <w:fldChar w:fldCharType="begin" w:fldLock="1"/>
      </w:r>
      <w:r w:rsidR="00C414FC">
        <w:rPr>
          <w:b/>
        </w:rPr>
        <w:instrText>ADDIN CSL_CITATION { "citationItems" : [ { "id" : "ITEM-1", "itemData" : { "DOI" : "10.1371/journal.pbio.1001563", "ISSN" : "1545-7885", "PMID" : "23690752", "author" : [ { "dropping-particle" : "", "family" : "Desjardins-Proulx", "given" : "Philippe", "non-dropping-particle" : "", "parse-names" : false, "suffix" : "" }, { "dropping-particle" : "", "family" : "White", "given" : "Ethan P", "non-dropping-particle" : "", "parse-names" : false, "suffix" : "" }, { "dropping-particle" : "", "family" : "Adamson", "given" : "Joel J", "non-dropping-particle" : "", "parse-names" : false, "suffix" : "" }, { "dropping-particle" : "", "family" : "Ram", "given" : "Karthik", "non-dropping-particle" : "", "parse-names" : false, "suffix" : "" }, { "dropping-particle" : "", "family" : "Poisot", "given" : "Timoth\u00e9e", "non-dropping-particle" : "", "parse-names" : false, "suffix" : "" }, { "dropping-particle" : "", "family" : "Gravel", "given" : "Dominique", "non-dropping-particle" : "", "parse-names" : false, "suffix" : "" } ], "container-title" : "PLoS biology", "id" : "ITEM-1", "issue" : "5", "issued" : { "date-parts" : [ [ "2013", "1" ] ] }, "page" : "e1001563", "title" : "The case for open preprints in biology.", "type" : "article-journal", "volume" : "11" }, "uris" : [ "http://www.mendeley.com/documents/?uuid=6c18a075-d43f-478b-a9a6-df11009692fd" ] } ], "mendeley" : { "previouslyFormattedCitation" : "[14]" }, "properties" : { "noteIndex" : 0 }, "schema" : "https://github.com/citation-style-language/schema/raw/master/csl-citation.json" }</w:instrText>
      </w:r>
      <w:r w:rsidR="0045263D" w:rsidRPr="0082040F">
        <w:rPr>
          <w:b/>
        </w:rPr>
        <w:fldChar w:fldCharType="separate"/>
      </w:r>
      <w:r w:rsidR="00C414FC" w:rsidRPr="00C414FC">
        <w:rPr>
          <w:noProof/>
        </w:rPr>
        <w:t>[14]</w:t>
      </w:r>
      <w:r w:rsidR="0045263D" w:rsidRPr="0082040F">
        <w:rPr>
          <w:b/>
        </w:rPr>
        <w:fldChar w:fldCharType="end"/>
      </w:r>
      <w:r w:rsidR="0045263D" w:rsidRPr="0082040F">
        <w:rPr>
          <w:b/>
        </w:rPr>
        <w:t xml:space="preserve">.  </w:t>
      </w:r>
      <w:r w:rsidR="000973AD">
        <w:rPr>
          <w:b/>
        </w:rPr>
        <w:t xml:space="preserve">Some </w:t>
      </w:r>
      <w:r w:rsidR="00E1186E">
        <w:rPr>
          <w:b/>
        </w:rPr>
        <w:t xml:space="preserve">recent </w:t>
      </w:r>
      <w:r w:rsidR="000973AD">
        <w:rPr>
          <w:b/>
        </w:rPr>
        <w:t xml:space="preserve">examples of articles which started as preprints and then were subsequently accepted for publication </w:t>
      </w:r>
      <w:r w:rsidR="00197D79">
        <w:rPr>
          <w:b/>
        </w:rPr>
        <w:t xml:space="preserve">in high impact journals </w:t>
      </w:r>
      <w:r w:rsidR="000973AD" w:rsidRPr="00197D79">
        <w:rPr>
          <w:b/>
        </w:rPr>
        <w:t>include</w:t>
      </w:r>
      <w:r w:rsidR="00197D79" w:rsidRPr="00197D79">
        <w:rPr>
          <w:b/>
        </w:rPr>
        <w:t xml:space="preserve"> </w:t>
      </w:r>
      <w:r w:rsidR="00197D79" w:rsidRPr="00197D79">
        <w:rPr>
          <w:b/>
        </w:rPr>
        <w:fldChar w:fldCharType="begin" w:fldLock="1"/>
      </w:r>
      <w:r w:rsidR="00C414FC">
        <w:rPr>
          <w:b/>
        </w:rPr>
        <w:instrText>ADDIN CSL_CITATION { "citationItems" : [ { "id" : "ITEM-1", "itemData" : { "DOI" : "10.1371/journal.pgen.1004293", "ISSN" : "1553-7404", "PMID" : "24762628", "abstract" : "Temperature affects both the timing and outcome of animal development, but the detailed effects of temperature on the progress of early development have been poorly characterized. To determine the impact of temperature on the order and timing of events during Drosophila melanogaster embryogenesis, we used time-lapse imaging to track the progress of embryos from shortly after egg laying through hatching at seven precisely maintained temperatures between 17.5 \u00b0C and 32.5 \u00b0C. We employed a combination of automated and manual annotation to determine when 36 milestones occurred in each embryo. D. melanogaster embryogenesis takes [Formula: see text]33 hours at 17.5 \u00b0C, and accelerates with increasing temperature to a low of 16 hours at 27.5 \u00b0C, above which embryogenesis slows slightly. Remarkably, while the total time of embryogenesis varies over two fold, the relative timing of events from cellularization through hatching is constant across temperatures. To further explore the relationship between temperature and embryogenesis, we expanded our analysis to cover ten additional Drosophila species of varying climatic origins. Six of these species, like D. melanogaster, are of tropical origin, and embryogenesis time at different temperatures was similar for them all. D. mojavensis, a sub-tropical fly, develops slower than the tropical species at lower temperatures, while D. virilis, a temperate fly, exhibits slower development at all temperatures. The alpine sister species D. persimilis and D. pseudoobscura develop as rapidly as tropical flies at cooler temperatures, but exhibit diminished acceleration above 22.5 \u00b0C and have drastically slowed development by 30 \u00b0C. Despite ranging from 13 hours for D. erecta at 30 \u00b0C to 46 hours for D. virilis at 17.5 \u00b0C, the relative timing of events from cellularization through hatching is constant across all species and temperatures examined here, suggesting the existence of a previously unrecognized timer controlling the progress of embryogenesis that has been tuned by natural selection as each species diverges.", "author" : [ { "dropping-particle" : "", "family" : "Kuntz", "given" : "Steven G", "non-dropping-particle" : "", "parse-names" : false, "suffix" : "" }, { "dropping-particle" : "", "family" : "Eisen", "given" : "Michael B", "non-dropping-particle" : "", "parse-names" : false, "suffix" : "" } ], "container-title" : "PLoS genetics", "id" : "ITEM-1", "issue" : "4", "issued" : { "date-parts" : [ [ "2014", "4" ] ] }, "page" : "e1004293", "title" : "Drosophila embryogenesis scales uniformly across temperature in developmentally diverse species.", "type" : "article-journal", "volume" : "10" }, "uris" : [ "http://www.mendeley.com/documents/?uuid=2fcf0b64-6455-48d7-8f75-106badacaeb8" ] }, { "id" : "ITEM-2", "itemData" : { "DOI" : "10.1038/nature11867", "ISSN" : "1476-4687", "PMID" : "23376951", "abstract" : "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 "author" : [ { "dropping-particle" : "", "family" : "Bloom", "given" : "Joshua S", "non-dropping-particle" : "", "parse-names" : false, "suffix" : "" }, { "dropping-particle" : "", "family" : "Ehrenreich", "given" : "Ian M", "non-dropping-particle" : "", "parse-names" : false, "suffix" : "" }, { "dropping-particle" : "", "family" : "Loo", "given" : "Wesley T", "non-dropping-particle" : "", "parse-names" : false, "suffix" : "" }, { "dropping-particle" : "", "family" : "Lite", "given" : "Th\u00fay-Lan V\u00f5", "non-dropping-particle" : "", "parse-names" : false, "suffix" : "" }, { "dropping-particle" : "", "family" : "Kruglyak", "given" : "Leonid", "non-dropping-particle" : "", "parse-names" : false, "suffix" : "" } ], "container-title" : "Nature", "id" : "ITEM-2", "issue" : "7436", "issued" : { "date-parts" : [ [ "2013", "2", "14" ] ] }, "page" : "234-7", "title" : "Finding the sources of missing heritability in a yeast cross.", "type" : "article-journal", "volume" : "494" }, "uris" : [ "http://www.mendeley.com/documents/?uuid=3086d26c-045d-47fd-8f4d-96a2f41a1b62" ] } ], "mendeley" : { "previouslyFormattedCitation" : "[15, 16]" }, "properties" : { "noteIndex" : 0 }, "schema" : "https://github.com/citation-style-language/schema/raw/master/csl-citation.json" }</w:instrText>
      </w:r>
      <w:r w:rsidR="00197D79" w:rsidRPr="00197D79">
        <w:rPr>
          <w:b/>
        </w:rPr>
        <w:fldChar w:fldCharType="separate"/>
      </w:r>
      <w:r w:rsidR="00C414FC" w:rsidRPr="00C414FC">
        <w:rPr>
          <w:noProof/>
        </w:rPr>
        <w:t>[15, 16]</w:t>
      </w:r>
      <w:r w:rsidR="00197D79" w:rsidRPr="00197D79">
        <w:rPr>
          <w:b/>
        </w:rPr>
        <w:fldChar w:fldCharType="end"/>
      </w:r>
      <w:r w:rsidR="00E1186E">
        <w:rPr>
          <w:b/>
        </w:rPr>
        <w:t>.</w:t>
      </w:r>
    </w:p>
    <w:p w14:paraId="23645AEF" w14:textId="77777777" w:rsidR="0045263D" w:rsidRPr="0082040F" w:rsidRDefault="0045263D" w:rsidP="00FC2429">
      <w:pPr>
        <w:rPr>
          <w:b/>
        </w:rPr>
      </w:pPr>
    </w:p>
    <w:p w14:paraId="7EA63BAA" w14:textId="080D830C" w:rsidR="00617CC1" w:rsidRPr="0082040F" w:rsidRDefault="0045263D" w:rsidP="00FC2429">
      <w:pPr>
        <w:rPr>
          <w:b/>
        </w:rPr>
      </w:pPr>
      <w:r w:rsidRPr="0082040F">
        <w:rPr>
          <w:b/>
        </w:rPr>
        <w:t>Based on data obtained from the SHERPA/</w:t>
      </w:r>
      <w:proofErr w:type="spellStart"/>
      <w:r w:rsidRPr="0082040F">
        <w:rPr>
          <w:b/>
        </w:rPr>
        <w:t>RoMEO</w:t>
      </w:r>
      <w:proofErr w:type="spellEnd"/>
      <w:r w:rsidRPr="0082040F">
        <w:rPr>
          <w:b/>
        </w:rPr>
        <w:t xml:space="preserve"> database (</w:t>
      </w:r>
      <w:hyperlink r:id="rId14" w:history="1">
        <w:r w:rsidRPr="0082040F">
          <w:rPr>
            <w:rStyle w:val="Hyperlink"/>
            <w:b/>
          </w:rPr>
          <w:t>http://www.sherpa.ac.uk/romeo/issn/2090-0708/</w:t>
        </w:r>
      </w:hyperlink>
      <w:r w:rsidRPr="0082040F">
        <w:rPr>
          <w:b/>
        </w:rPr>
        <w:t>) the Journal of Obesity allows posting of pre-prints.   This pre</w:t>
      </w:r>
      <w:r w:rsidR="00D851E3">
        <w:rPr>
          <w:b/>
        </w:rPr>
        <w:t>-</w:t>
      </w:r>
      <w:r w:rsidRPr="0082040F">
        <w:rPr>
          <w:b/>
        </w:rPr>
        <w:t>print is identical to the submitted version, and will be updated with this revised version</w:t>
      </w:r>
      <w:r w:rsidR="00D851E3">
        <w:rPr>
          <w:b/>
        </w:rPr>
        <w:t>(s)</w:t>
      </w:r>
      <w:r w:rsidRPr="0082040F">
        <w:rPr>
          <w:b/>
        </w:rPr>
        <w:t>.  Upon acceptance of this manuscript, there will be a link to the official JOBE article indicating that the finished version of the manuscript is present there.  This is not therefore a duplicate publication, but rather an attempt to engage</w:t>
      </w:r>
      <w:r w:rsidR="0082040F" w:rsidRPr="0082040F">
        <w:rPr>
          <w:b/>
        </w:rPr>
        <w:t xml:space="preserve"> in a less canonical model of publication and review.</w:t>
      </w:r>
    </w:p>
    <w:p w14:paraId="4A4BEC55" w14:textId="5DB65138" w:rsidR="00617CC1" w:rsidRDefault="00617CC1" w:rsidP="0065339D">
      <w:pPr>
        <w:pStyle w:val="Heading2"/>
      </w:pPr>
      <w:r>
        <w:t>Other Changes</w:t>
      </w:r>
    </w:p>
    <w:p w14:paraId="3656B11A" w14:textId="06DA048F" w:rsidR="00617CC1" w:rsidRPr="00D966C7" w:rsidRDefault="00617CC1" w:rsidP="00617CC1">
      <w:pPr>
        <w:pStyle w:val="ListParagraph"/>
        <w:numPr>
          <w:ilvl w:val="0"/>
          <w:numId w:val="3"/>
        </w:numPr>
        <w:rPr>
          <w:b/>
        </w:rPr>
      </w:pPr>
      <w:r w:rsidRPr="00D966C7">
        <w:rPr>
          <w:b/>
        </w:rPr>
        <w:t xml:space="preserve">Based on a suggestion of someone who read the article on </w:t>
      </w:r>
      <w:proofErr w:type="spellStart"/>
      <w:r w:rsidRPr="00D966C7">
        <w:rPr>
          <w:b/>
        </w:rPr>
        <w:t>biorxiv</w:t>
      </w:r>
      <w:proofErr w:type="spellEnd"/>
      <w:r w:rsidRPr="00D966C7">
        <w:rPr>
          <w:b/>
        </w:rPr>
        <w:t xml:space="preserve">, we tested the assumption that the pre-diet hormones and </w:t>
      </w:r>
      <w:r w:rsidR="0012536A" w:rsidRPr="00D966C7">
        <w:rPr>
          <w:b/>
        </w:rPr>
        <w:t>body weight gain (both absolute and percent) fit a normal distribution.  We did this via a Shapiro-</w:t>
      </w:r>
      <w:proofErr w:type="spellStart"/>
      <w:r w:rsidR="0012536A" w:rsidRPr="00D966C7">
        <w:rPr>
          <w:b/>
        </w:rPr>
        <w:t>Wilk</w:t>
      </w:r>
      <w:proofErr w:type="spellEnd"/>
      <w:r w:rsidR="0012536A" w:rsidRPr="00D966C7">
        <w:rPr>
          <w:b/>
        </w:rPr>
        <w:t xml:space="preserve"> test, and determined that the data were not normally distributed.  Therefore rather than use Pearson’s R to calculate correlations we used Spearman’s Rank Order test, which does not presume normality between covariates.  This </w:t>
      </w:r>
      <w:r w:rsidR="00D51751" w:rsidRPr="00D966C7">
        <w:rPr>
          <w:b/>
        </w:rPr>
        <w:t>alters</w:t>
      </w:r>
      <w:r w:rsidR="0012536A" w:rsidRPr="00D966C7">
        <w:rPr>
          <w:b/>
        </w:rPr>
        <w:t xml:space="preserve"> the values in Table 2, </w:t>
      </w:r>
      <w:r w:rsidR="00D966C7">
        <w:rPr>
          <w:b/>
        </w:rPr>
        <w:t>and in the descriptions of Figure</w:t>
      </w:r>
      <w:r w:rsidR="00C3790F">
        <w:rPr>
          <w:b/>
        </w:rPr>
        <w:t>s</w:t>
      </w:r>
      <w:r w:rsidR="0090305D">
        <w:rPr>
          <w:b/>
        </w:rPr>
        <w:t xml:space="preserve"> </w:t>
      </w:r>
      <w:r w:rsidR="00942102">
        <w:rPr>
          <w:b/>
        </w:rPr>
        <w:t xml:space="preserve">1, </w:t>
      </w:r>
      <w:r w:rsidR="0090305D">
        <w:rPr>
          <w:b/>
        </w:rPr>
        <w:t xml:space="preserve">2 and 3 (formerly </w:t>
      </w:r>
      <w:r w:rsidR="00942102">
        <w:rPr>
          <w:b/>
        </w:rPr>
        <w:t xml:space="preserve">2, </w:t>
      </w:r>
      <w:r w:rsidR="0090305D">
        <w:rPr>
          <w:b/>
        </w:rPr>
        <w:t>3 and 4)</w:t>
      </w:r>
      <w:r w:rsidR="00C3790F">
        <w:rPr>
          <w:b/>
        </w:rPr>
        <w:t xml:space="preserve">.  These changes are described </w:t>
      </w:r>
      <w:r w:rsidR="0012536A" w:rsidRPr="00D966C7">
        <w:rPr>
          <w:b/>
        </w:rPr>
        <w:t>in the methods section:</w:t>
      </w:r>
    </w:p>
    <w:p w14:paraId="36A7DC2D" w14:textId="77777777" w:rsidR="0012536A" w:rsidRDefault="0012536A" w:rsidP="0012536A">
      <w:pPr>
        <w:pStyle w:val="ListParagraph"/>
      </w:pPr>
    </w:p>
    <w:p w14:paraId="332DB4CD" w14:textId="61A835FB" w:rsidR="00594BC2" w:rsidRDefault="004810A3" w:rsidP="00594BC2">
      <w:r w:rsidRPr="004810A3">
        <w:rPr>
          <w:b/>
          <w:color w:val="FF0000"/>
        </w:rPr>
        <w:t>Correlations were determined using Spearman’s rho after testing whether the covariates were normally distributed (Shapiro-</w:t>
      </w:r>
      <w:proofErr w:type="spellStart"/>
      <w:r w:rsidRPr="004810A3">
        <w:rPr>
          <w:b/>
          <w:color w:val="FF0000"/>
        </w:rPr>
        <w:t>Wilk</w:t>
      </w:r>
      <w:proofErr w:type="spellEnd"/>
      <w:r w:rsidRPr="004810A3">
        <w:rPr>
          <w:b/>
          <w:color w:val="FF0000"/>
        </w:rPr>
        <w:t xml:space="preserve"> test p&lt;0.05).  </w:t>
      </w:r>
    </w:p>
    <w:p w14:paraId="7CA4823B" w14:textId="4E25081F" w:rsidR="00594BC2" w:rsidRDefault="00594BC2" w:rsidP="0065339D">
      <w:pPr>
        <w:pStyle w:val="Heading2"/>
      </w:pPr>
      <w:r>
        <w:t>References</w:t>
      </w:r>
    </w:p>
    <w:p w14:paraId="48CF763D" w14:textId="3E76814A" w:rsidR="00C414FC" w:rsidRPr="00C414FC" w:rsidRDefault="00594BC2">
      <w:pPr>
        <w:pStyle w:val="NormalWeb"/>
        <w:ind w:left="640" w:hanging="640"/>
        <w:divId w:val="1652756464"/>
        <w:rPr>
          <w:rFonts w:ascii="Cambria" w:hAnsi="Cambria"/>
          <w:noProof/>
          <w:sz w:val="24"/>
        </w:rPr>
      </w:pPr>
      <w:r>
        <w:fldChar w:fldCharType="begin" w:fldLock="1"/>
      </w:r>
      <w:r>
        <w:instrText xml:space="preserve">ADDIN Mendeley Bibliography CSL_BIBLIOGRAPHY </w:instrText>
      </w:r>
      <w:r>
        <w:fldChar w:fldCharType="separate"/>
      </w:r>
      <w:r w:rsidR="00C414FC" w:rsidRPr="00C414FC">
        <w:rPr>
          <w:rFonts w:ascii="Cambria" w:hAnsi="Cambria"/>
          <w:noProof/>
          <w:sz w:val="24"/>
        </w:rPr>
        <w:t>1.</w:t>
      </w:r>
      <w:r w:rsidR="00C414FC" w:rsidRPr="00C414FC">
        <w:rPr>
          <w:rFonts w:ascii="Cambria" w:hAnsi="Cambria"/>
          <w:noProof/>
          <w:sz w:val="24"/>
        </w:rPr>
        <w:tab/>
        <w:t xml:space="preserve">Ho, K. Y., Veldhuis, J. D., Johnson, M. L., Furlanetto, R., Evans, W. S., Alberti, K. G., and Thorner, M. O. (1988). Fasting enhances growth hormone secretion and amplifies the complex rhythms of growth hormone secretion in man. J. Clin. Invest. </w:t>
      </w:r>
      <w:r w:rsidR="00C414FC" w:rsidRPr="00C414FC">
        <w:rPr>
          <w:rFonts w:ascii="Cambria" w:hAnsi="Cambria"/>
          <w:i/>
          <w:iCs/>
          <w:noProof/>
          <w:sz w:val="24"/>
        </w:rPr>
        <w:t>81</w:t>
      </w:r>
      <w:r w:rsidR="00C414FC" w:rsidRPr="00C414FC">
        <w:rPr>
          <w:rFonts w:ascii="Cambria" w:hAnsi="Cambria"/>
          <w:noProof/>
          <w:sz w:val="24"/>
        </w:rPr>
        <w:t>, 968–975.</w:t>
      </w:r>
    </w:p>
    <w:p w14:paraId="59F7CAD7"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2.</w:t>
      </w:r>
      <w:r w:rsidRPr="00C414FC">
        <w:rPr>
          <w:rFonts w:ascii="Cambria" w:hAnsi="Cambria"/>
          <w:noProof/>
          <w:sz w:val="24"/>
        </w:rPr>
        <w:tab/>
        <w:t xml:space="preserve">Luque, R. M., Park, S., and Kineman, R. D. (2007). Severity of the catabolic condition differentially modulates hypothalamic expression of growth hormone-releasing hormone in the fasted mouse: potential role of neuropeptide Y and corticotropin-releasing hormone. Endocrinology </w:t>
      </w:r>
      <w:r w:rsidRPr="00C414FC">
        <w:rPr>
          <w:rFonts w:ascii="Cambria" w:hAnsi="Cambria"/>
          <w:i/>
          <w:iCs/>
          <w:noProof/>
          <w:sz w:val="24"/>
        </w:rPr>
        <w:t>148</w:t>
      </w:r>
      <w:r w:rsidRPr="00C414FC">
        <w:rPr>
          <w:rFonts w:ascii="Cambria" w:hAnsi="Cambria"/>
          <w:noProof/>
          <w:sz w:val="24"/>
        </w:rPr>
        <w:t>, 300–9.</w:t>
      </w:r>
    </w:p>
    <w:p w14:paraId="122D7B4A"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3.</w:t>
      </w:r>
      <w:r w:rsidRPr="00C414FC">
        <w:rPr>
          <w:rFonts w:ascii="Cambria" w:hAnsi="Cambria"/>
          <w:noProof/>
          <w:sz w:val="24"/>
        </w:rPr>
        <w:tab/>
        <w:t>Lu, B., Bridges, D., Yang, Y., Fisher, K., Cheng, A., Chang, L., Meng, Z., Lin, J., Downes, M., Yu, R. T., et al. (2014). Metabolic Crosstalk: molecular links between glycogen and lipid metabolism in obesity. Diabetes.</w:t>
      </w:r>
    </w:p>
    <w:p w14:paraId="75DF8FE9"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4.</w:t>
      </w:r>
      <w:r w:rsidRPr="00C414FC">
        <w:rPr>
          <w:rFonts w:ascii="Cambria" w:hAnsi="Cambria"/>
          <w:noProof/>
          <w:sz w:val="24"/>
        </w:rPr>
        <w:tab/>
        <w:t xml:space="preserve">Holst, J. J., Orskov, C., Nielsen, O. V, and Schwartz, T. W. (1987). Truncated glucagon-like peptide I, an insulin-releasing hormone from the distal gut. FEBS Lett. </w:t>
      </w:r>
      <w:r w:rsidRPr="00C414FC">
        <w:rPr>
          <w:rFonts w:ascii="Cambria" w:hAnsi="Cambria"/>
          <w:i/>
          <w:iCs/>
          <w:noProof/>
          <w:sz w:val="24"/>
        </w:rPr>
        <w:t>211</w:t>
      </w:r>
      <w:r w:rsidRPr="00C414FC">
        <w:rPr>
          <w:rFonts w:ascii="Cambria" w:hAnsi="Cambria"/>
          <w:noProof/>
          <w:sz w:val="24"/>
        </w:rPr>
        <w:t>, 169–74.</w:t>
      </w:r>
    </w:p>
    <w:p w14:paraId="1CA0C92B"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5.</w:t>
      </w:r>
      <w:r w:rsidRPr="00C414FC">
        <w:rPr>
          <w:rFonts w:ascii="Cambria" w:hAnsi="Cambria"/>
          <w:noProof/>
          <w:sz w:val="24"/>
        </w:rPr>
        <w:tab/>
        <w:t xml:space="preserve">Kreymann, B., Ghatei, M. A., Williams, G., and Bloom, S. R. (1987). Glucagon-Like Peptide-1 7-36: A Physiological Incretin in Man. Lancet </w:t>
      </w:r>
      <w:r w:rsidRPr="00C414FC">
        <w:rPr>
          <w:rFonts w:ascii="Cambria" w:hAnsi="Cambria"/>
          <w:i/>
          <w:iCs/>
          <w:noProof/>
          <w:sz w:val="24"/>
        </w:rPr>
        <w:t>330</w:t>
      </w:r>
      <w:r w:rsidRPr="00C414FC">
        <w:rPr>
          <w:rFonts w:ascii="Cambria" w:hAnsi="Cambria"/>
          <w:noProof/>
          <w:sz w:val="24"/>
        </w:rPr>
        <w:t>, 1300–1304.</w:t>
      </w:r>
    </w:p>
    <w:p w14:paraId="5F524345"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6.</w:t>
      </w:r>
      <w:r w:rsidRPr="00C414FC">
        <w:rPr>
          <w:rFonts w:ascii="Cambria" w:hAnsi="Cambria"/>
          <w:noProof/>
          <w:sz w:val="24"/>
        </w:rPr>
        <w:tab/>
        <w:t xml:space="preserve">Tschöp, M., Weyer, C., Tataranni, P. a, Devanarayan, V., Ravussin, E., and Heiman, M. L. (2001). Circulating ghrelin levels are decreased in human obesity. Diabetes </w:t>
      </w:r>
      <w:r w:rsidRPr="00C414FC">
        <w:rPr>
          <w:rFonts w:ascii="Cambria" w:hAnsi="Cambria"/>
          <w:i/>
          <w:iCs/>
          <w:noProof/>
          <w:sz w:val="24"/>
        </w:rPr>
        <w:t>50</w:t>
      </w:r>
      <w:r w:rsidRPr="00C414FC">
        <w:rPr>
          <w:rFonts w:ascii="Cambria" w:hAnsi="Cambria"/>
          <w:noProof/>
          <w:sz w:val="24"/>
        </w:rPr>
        <w:t>, 707–9.</w:t>
      </w:r>
    </w:p>
    <w:p w14:paraId="71EBA74C"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7.</w:t>
      </w:r>
      <w:r w:rsidRPr="00C414FC">
        <w:rPr>
          <w:rFonts w:ascii="Cambria" w:hAnsi="Cambria"/>
          <w:noProof/>
          <w:sz w:val="24"/>
        </w:rPr>
        <w:tab/>
        <w:t xml:space="preserve">Tschöp, M., Smiley, D. L., and Heiman, M. L. (2000). Ghrelin induces adiposity in rodents. Nature </w:t>
      </w:r>
      <w:r w:rsidRPr="00C414FC">
        <w:rPr>
          <w:rFonts w:ascii="Cambria" w:hAnsi="Cambria"/>
          <w:i/>
          <w:iCs/>
          <w:noProof/>
          <w:sz w:val="24"/>
        </w:rPr>
        <w:t>407</w:t>
      </w:r>
      <w:r w:rsidRPr="00C414FC">
        <w:rPr>
          <w:rFonts w:ascii="Cambria" w:hAnsi="Cambria"/>
          <w:noProof/>
          <w:sz w:val="24"/>
        </w:rPr>
        <w:t>, 908–13.</w:t>
      </w:r>
    </w:p>
    <w:p w14:paraId="787E0AC3"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8.</w:t>
      </w:r>
      <w:r w:rsidRPr="00C414FC">
        <w:rPr>
          <w:rFonts w:ascii="Cambria" w:hAnsi="Cambria"/>
          <w:noProof/>
          <w:sz w:val="24"/>
        </w:rPr>
        <w:tab/>
        <w:t xml:space="preserve">Leibel, R. L., Rosenbaum, M., and Hirsch, J. (1995). Changes in energy expenditure resulting from altered body weight. N. Engl. J. Med. </w:t>
      </w:r>
      <w:r w:rsidRPr="00C414FC">
        <w:rPr>
          <w:rFonts w:ascii="Cambria" w:hAnsi="Cambria"/>
          <w:i/>
          <w:iCs/>
          <w:noProof/>
          <w:sz w:val="24"/>
        </w:rPr>
        <w:t>332</w:t>
      </w:r>
      <w:r w:rsidRPr="00C414FC">
        <w:rPr>
          <w:rFonts w:ascii="Cambria" w:hAnsi="Cambria"/>
          <w:noProof/>
          <w:sz w:val="24"/>
        </w:rPr>
        <w:t>, 621–8.</w:t>
      </w:r>
    </w:p>
    <w:p w14:paraId="166FDA4C"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9.</w:t>
      </w:r>
      <w:r w:rsidRPr="00C414FC">
        <w:rPr>
          <w:rFonts w:ascii="Cambria" w:hAnsi="Cambria"/>
          <w:noProof/>
          <w:sz w:val="24"/>
        </w:rPr>
        <w:tab/>
        <w:t xml:space="preserve">Ravussin, E., Lillioja, S., Anderson, T. E., Christin, L., and Bogardus, C. (1986). Determinants of 24-hour energy expenditure in man. Methods and results using a respiratory chamber. J. Clin. Invest. </w:t>
      </w:r>
      <w:r w:rsidRPr="00C414FC">
        <w:rPr>
          <w:rFonts w:ascii="Cambria" w:hAnsi="Cambria"/>
          <w:i/>
          <w:iCs/>
          <w:noProof/>
          <w:sz w:val="24"/>
        </w:rPr>
        <w:t>78</w:t>
      </w:r>
      <w:r w:rsidRPr="00C414FC">
        <w:rPr>
          <w:rFonts w:ascii="Cambria" w:hAnsi="Cambria"/>
          <w:noProof/>
          <w:sz w:val="24"/>
        </w:rPr>
        <w:t>, 1568–78.</w:t>
      </w:r>
    </w:p>
    <w:p w14:paraId="5C164809"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10.</w:t>
      </w:r>
      <w:r w:rsidRPr="00C414FC">
        <w:rPr>
          <w:rFonts w:ascii="Cambria" w:hAnsi="Cambria"/>
          <w:noProof/>
          <w:sz w:val="24"/>
        </w:rPr>
        <w:tab/>
        <w:t xml:space="preserve">Griffiths, M., Payne, P. ., Rivers, J. P. ., Cox, M., and Stunkard, A. . (1990). Metabolic rate and physical development in children at risk of obesity. Lancet </w:t>
      </w:r>
      <w:r w:rsidRPr="00C414FC">
        <w:rPr>
          <w:rFonts w:ascii="Cambria" w:hAnsi="Cambria"/>
          <w:i/>
          <w:iCs/>
          <w:noProof/>
          <w:sz w:val="24"/>
        </w:rPr>
        <w:t>336</w:t>
      </w:r>
      <w:r w:rsidRPr="00C414FC">
        <w:rPr>
          <w:rFonts w:ascii="Cambria" w:hAnsi="Cambria"/>
          <w:noProof/>
          <w:sz w:val="24"/>
        </w:rPr>
        <w:t>, 76–78.</w:t>
      </w:r>
    </w:p>
    <w:p w14:paraId="5DD66479"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11.</w:t>
      </w:r>
      <w:r w:rsidRPr="00C414FC">
        <w:rPr>
          <w:rFonts w:ascii="Cambria" w:hAnsi="Cambria"/>
          <w:noProof/>
          <w:sz w:val="24"/>
        </w:rPr>
        <w:tab/>
        <w:t xml:space="preserve">Roberts, S. B., Savage, J., Coward, W. A., Chew, B., and Lucas, A. (1988). Energy expenditure and intake in infants born to lean and overweight mothers. N. Engl. J. Med. </w:t>
      </w:r>
      <w:r w:rsidRPr="00C414FC">
        <w:rPr>
          <w:rFonts w:ascii="Cambria" w:hAnsi="Cambria"/>
          <w:i/>
          <w:iCs/>
          <w:noProof/>
          <w:sz w:val="24"/>
        </w:rPr>
        <w:t>318</w:t>
      </w:r>
      <w:r w:rsidRPr="00C414FC">
        <w:rPr>
          <w:rFonts w:ascii="Cambria" w:hAnsi="Cambria"/>
          <w:noProof/>
          <w:sz w:val="24"/>
        </w:rPr>
        <w:t>, 461–6.</w:t>
      </w:r>
    </w:p>
    <w:p w14:paraId="04D962AF"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12.</w:t>
      </w:r>
      <w:r w:rsidRPr="00C414FC">
        <w:rPr>
          <w:rFonts w:ascii="Cambria" w:hAnsi="Cambria"/>
          <w:noProof/>
          <w:sz w:val="24"/>
        </w:rPr>
        <w:tab/>
        <w:t xml:space="preserve">Steppan, C. M., Bailey, S. T., Bhat, S., Brown, E. J., Banerjee, R. R., Wright, C. M., Patel, H. R., Ahima, R. S., and Lazar, M. a (2001). The hormone resistin links obesity to diabetes. Nature </w:t>
      </w:r>
      <w:r w:rsidRPr="00C414FC">
        <w:rPr>
          <w:rFonts w:ascii="Cambria" w:hAnsi="Cambria"/>
          <w:i/>
          <w:iCs/>
          <w:noProof/>
          <w:sz w:val="24"/>
        </w:rPr>
        <w:t>409</w:t>
      </w:r>
      <w:r w:rsidRPr="00C414FC">
        <w:rPr>
          <w:rFonts w:ascii="Cambria" w:hAnsi="Cambria"/>
          <w:noProof/>
          <w:sz w:val="24"/>
        </w:rPr>
        <w:t>, 307–12.</w:t>
      </w:r>
    </w:p>
    <w:p w14:paraId="22AB7631"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13.</w:t>
      </w:r>
      <w:r w:rsidRPr="00C414FC">
        <w:rPr>
          <w:rFonts w:ascii="Cambria" w:hAnsi="Cambria"/>
          <w:noProof/>
          <w:sz w:val="24"/>
        </w:rPr>
        <w:tab/>
        <w:t xml:space="preserve">Frederich, R. C., Hamann, A., Anderson, S., Löllmann, B., Lowell, B. B., and Flier, J. S. (1995). Leptin levels reflect body lipid content in mice: evidence for diet-induced resistance to leptin action. Nat. Med. </w:t>
      </w:r>
      <w:r w:rsidRPr="00C414FC">
        <w:rPr>
          <w:rFonts w:ascii="Cambria" w:hAnsi="Cambria"/>
          <w:i/>
          <w:iCs/>
          <w:noProof/>
          <w:sz w:val="24"/>
        </w:rPr>
        <w:t>1</w:t>
      </w:r>
      <w:r w:rsidRPr="00C414FC">
        <w:rPr>
          <w:rFonts w:ascii="Cambria" w:hAnsi="Cambria"/>
          <w:noProof/>
          <w:sz w:val="24"/>
        </w:rPr>
        <w:t>, 1311–4.</w:t>
      </w:r>
    </w:p>
    <w:p w14:paraId="26E20C7F"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14.</w:t>
      </w:r>
      <w:r w:rsidRPr="00C414FC">
        <w:rPr>
          <w:rFonts w:ascii="Cambria" w:hAnsi="Cambria"/>
          <w:noProof/>
          <w:sz w:val="24"/>
        </w:rPr>
        <w:tab/>
        <w:t xml:space="preserve">Desjardins-Proulx, P., White, E. P., Adamson, J. J., Ram, K., Poisot, T., and Gravel, D. (2013). The case for open preprints in biology. PLoS Biol. </w:t>
      </w:r>
      <w:r w:rsidRPr="00C414FC">
        <w:rPr>
          <w:rFonts w:ascii="Cambria" w:hAnsi="Cambria"/>
          <w:i/>
          <w:iCs/>
          <w:noProof/>
          <w:sz w:val="24"/>
        </w:rPr>
        <w:t>11</w:t>
      </w:r>
      <w:r w:rsidRPr="00C414FC">
        <w:rPr>
          <w:rFonts w:ascii="Cambria" w:hAnsi="Cambria"/>
          <w:noProof/>
          <w:sz w:val="24"/>
        </w:rPr>
        <w:t>, e1001563.</w:t>
      </w:r>
    </w:p>
    <w:p w14:paraId="49061DAE"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15.</w:t>
      </w:r>
      <w:r w:rsidRPr="00C414FC">
        <w:rPr>
          <w:rFonts w:ascii="Cambria" w:hAnsi="Cambria"/>
          <w:noProof/>
          <w:sz w:val="24"/>
        </w:rPr>
        <w:tab/>
        <w:t xml:space="preserve">Kuntz, S. G., and Eisen, M. B. (2014). Drosophila embryogenesis scales uniformly across temperature in developmentally diverse species. PLoS Genet. </w:t>
      </w:r>
      <w:r w:rsidRPr="00C414FC">
        <w:rPr>
          <w:rFonts w:ascii="Cambria" w:hAnsi="Cambria"/>
          <w:i/>
          <w:iCs/>
          <w:noProof/>
          <w:sz w:val="24"/>
        </w:rPr>
        <w:t>10</w:t>
      </w:r>
      <w:r w:rsidRPr="00C414FC">
        <w:rPr>
          <w:rFonts w:ascii="Cambria" w:hAnsi="Cambria"/>
          <w:noProof/>
          <w:sz w:val="24"/>
        </w:rPr>
        <w:t>, e1004293.</w:t>
      </w:r>
    </w:p>
    <w:p w14:paraId="0AAD893C"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16.</w:t>
      </w:r>
      <w:r w:rsidRPr="00C414FC">
        <w:rPr>
          <w:rFonts w:ascii="Cambria" w:hAnsi="Cambria"/>
          <w:noProof/>
          <w:sz w:val="24"/>
        </w:rPr>
        <w:tab/>
        <w:t xml:space="preserve">Bloom, J. S., Ehrenreich, I. M., Loo, W. T., Lite, T.-L. V., and Kruglyak, L. (2013). Finding the sources of missing heritability in a yeast cross. Nature </w:t>
      </w:r>
      <w:r w:rsidRPr="00C414FC">
        <w:rPr>
          <w:rFonts w:ascii="Cambria" w:hAnsi="Cambria"/>
          <w:i/>
          <w:iCs/>
          <w:noProof/>
          <w:sz w:val="24"/>
        </w:rPr>
        <w:t>494</w:t>
      </w:r>
      <w:r w:rsidRPr="00C414FC">
        <w:rPr>
          <w:rFonts w:ascii="Cambria" w:hAnsi="Cambria"/>
          <w:noProof/>
          <w:sz w:val="24"/>
        </w:rPr>
        <w:t xml:space="preserve">, 234–7. </w:t>
      </w:r>
    </w:p>
    <w:p w14:paraId="725C333A" w14:textId="7BB3E482" w:rsidR="00594BC2" w:rsidRPr="007B01D8" w:rsidRDefault="00594BC2" w:rsidP="00C414FC">
      <w:pPr>
        <w:pStyle w:val="NormalWeb"/>
        <w:ind w:left="640" w:hanging="640"/>
        <w:divId w:val="701831657"/>
      </w:pPr>
      <w:r>
        <w:fldChar w:fldCharType="end"/>
      </w:r>
    </w:p>
    <w:sectPr w:rsidR="00594BC2" w:rsidRPr="007B01D8" w:rsidSect="00A34EF3">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327A55"/>
    <w:multiLevelType w:val="hybridMultilevel"/>
    <w:tmpl w:val="B1827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6D4270E"/>
    <w:multiLevelType w:val="hybridMultilevel"/>
    <w:tmpl w:val="54EAFA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92F59F9"/>
    <w:multiLevelType w:val="hybridMultilevel"/>
    <w:tmpl w:val="5FFA8EFA"/>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C2429"/>
    <w:rsid w:val="00023A25"/>
    <w:rsid w:val="000867BA"/>
    <w:rsid w:val="000973AD"/>
    <w:rsid w:val="000C4AA9"/>
    <w:rsid w:val="0012536A"/>
    <w:rsid w:val="001502D6"/>
    <w:rsid w:val="001701BF"/>
    <w:rsid w:val="00197D79"/>
    <w:rsid w:val="002149EC"/>
    <w:rsid w:val="00224DF8"/>
    <w:rsid w:val="00257D04"/>
    <w:rsid w:val="003049AB"/>
    <w:rsid w:val="00346627"/>
    <w:rsid w:val="00380CA4"/>
    <w:rsid w:val="003A5DDA"/>
    <w:rsid w:val="003A791C"/>
    <w:rsid w:val="0045263D"/>
    <w:rsid w:val="00480F77"/>
    <w:rsid w:val="004810A3"/>
    <w:rsid w:val="004B4ED6"/>
    <w:rsid w:val="004C309B"/>
    <w:rsid w:val="004C4E28"/>
    <w:rsid w:val="004D2EC5"/>
    <w:rsid w:val="004E2286"/>
    <w:rsid w:val="00501B5F"/>
    <w:rsid w:val="00552AC8"/>
    <w:rsid w:val="005741FE"/>
    <w:rsid w:val="00594BC2"/>
    <w:rsid w:val="005A7923"/>
    <w:rsid w:val="00617CC1"/>
    <w:rsid w:val="00617FF3"/>
    <w:rsid w:val="0065339D"/>
    <w:rsid w:val="00686E64"/>
    <w:rsid w:val="00687B7A"/>
    <w:rsid w:val="00695369"/>
    <w:rsid w:val="006A270D"/>
    <w:rsid w:val="006A661A"/>
    <w:rsid w:val="006C56B0"/>
    <w:rsid w:val="006F4BDF"/>
    <w:rsid w:val="00701DE8"/>
    <w:rsid w:val="00734333"/>
    <w:rsid w:val="0074124A"/>
    <w:rsid w:val="007520EE"/>
    <w:rsid w:val="00774DDD"/>
    <w:rsid w:val="007840C4"/>
    <w:rsid w:val="007B01D8"/>
    <w:rsid w:val="007E0977"/>
    <w:rsid w:val="007E171E"/>
    <w:rsid w:val="007E2A90"/>
    <w:rsid w:val="00807942"/>
    <w:rsid w:val="0082040F"/>
    <w:rsid w:val="0090305D"/>
    <w:rsid w:val="009109D7"/>
    <w:rsid w:val="00942102"/>
    <w:rsid w:val="009E609F"/>
    <w:rsid w:val="00A01EEE"/>
    <w:rsid w:val="00A34EF3"/>
    <w:rsid w:val="00A86DD4"/>
    <w:rsid w:val="00A91CAE"/>
    <w:rsid w:val="00A94DF2"/>
    <w:rsid w:val="00AA4F71"/>
    <w:rsid w:val="00AA5EFD"/>
    <w:rsid w:val="00AB1AFF"/>
    <w:rsid w:val="00AD279E"/>
    <w:rsid w:val="00AE1279"/>
    <w:rsid w:val="00AF4DB9"/>
    <w:rsid w:val="00B3527E"/>
    <w:rsid w:val="00B50A5D"/>
    <w:rsid w:val="00B775C2"/>
    <w:rsid w:val="00B843A9"/>
    <w:rsid w:val="00B879CE"/>
    <w:rsid w:val="00BD4565"/>
    <w:rsid w:val="00C04A86"/>
    <w:rsid w:val="00C3790F"/>
    <w:rsid w:val="00C414FC"/>
    <w:rsid w:val="00C452F0"/>
    <w:rsid w:val="00C5168C"/>
    <w:rsid w:val="00C73CB5"/>
    <w:rsid w:val="00C821B5"/>
    <w:rsid w:val="00CB7625"/>
    <w:rsid w:val="00CD680E"/>
    <w:rsid w:val="00D034C3"/>
    <w:rsid w:val="00D26FE4"/>
    <w:rsid w:val="00D51751"/>
    <w:rsid w:val="00D538A4"/>
    <w:rsid w:val="00D60D3E"/>
    <w:rsid w:val="00D851E3"/>
    <w:rsid w:val="00D966C7"/>
    <w:rsid w:val="00DC038A"/>
    <w:rsid w:val="00E10E45"/>
    <w:rsid w:val="00E1186E"/>
    <w:rsid w:val="00E270C1"/>
    <w:rsid w:val="00E31140"/>
    <w:rsid w:val="00E429CB"/>
    <w:rsid w:val="00EA33F9"/>
    <w:rsid w:val="00EB52D2"/>
    <w:rsid w:val="00EC716A"/>
    <w:rsid w:val="00EF5C51"/>
    <w:rsid w:val="00F17272"/>
    <w:rsid w:val="00F2593F"/>
    <w:rsid w:val="00F87980"/>
    <w:rsid w:val="00F93C51"/>
    <w:rsid w:val="00FC2429"/>
    <w:rsid w:val="00FD214A"/>
    <w:rsid w:val="00FF77A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A4430F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94BC2"/>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C2429"/>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C2429"/>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FC2429"/>
    <w:pPr>
      <w:ind w:left="720"/>
      <w:contextualSpacing/>
    </w:pPr>
  </w:style>
  <w:style w:type="character" w:styleId="Hyperlink">
    <w:name w:val="Hyperlink"/>
    <w:basedOn w:val="DefaultParagraphFont"/>
    <w:uiPriority w:val="99"/>
    <w:unhideWhenUsed/>
    <w:rsid w:val="00C452F0"/>
    <w:rPr>
      <w:color w:val="0000FF" w:themeColor="hyperlink"/>
      <w:u w:val="single"/>
    </w:rPr>
  </w:style>
  <w:style w:type="paragraph" w:styleId="BalloonText">
    <w:name w:val="Balloon Text"/>
    <w:basedOn w:val="Normal"/>
    <w:link w:val="BalloonTextChar"/>
    <w:uiPriority w:val="99"/>
    <w:semiHidden/>
    <w:unhideWhenUsed/>
    <w:rsid w:val="00480F7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80F77"/>
    <w:rPr>
      <w:rFonts w:ascii="Lucida Grande" w:hAnsi="Lucida Grande" w:cs="Lucida Grande"/>
      <w:sz w:val="18"/>
      <w:szCs w:val="18"/>
    </w:rPr>
  </w:style>
  <w:style w:type="paragraph" w:styleId="NormalWeb">
    <w:name w:val="Normal (Web)"/>
    <w:basedOn w:val="Normal"/>
    <w:uiPriority w:val="99"/>
    <w:unhideWhenUsed/>
    <w:rsid w:val="00594BC2"/>
    <w:pPr>
      <w:spacing w:before="100" w:beforeAutospacing="1" w:after="100" w:afterAutospacing="1"/>
    </w:pPr>
    <w:rPr>
      <w:rFonts w:ascii="Times" w:hAnsi="Times" w:cs="Times New Roman"/>
      <w:sz w:val="20"/>
      <w:szCs w:val="20"/>
    </w:rPr>
  </w:style>
  <w:style w:type="character" w:customStyle="1" w:styleId="Heading1Char">
    <w:name w:val="Heading 1 Char"/>
    <w:basedOn w:val="DefaultParagraphFont"/>
    <w:link w:val="Heading1"/>
    <w:uiPriority w:val="9"/>
    <w:rsid w:val="00594BC2"/>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D851E3"/>
    <w:rPr>
      <w:sz w:val="18"/>
      <w:szCs w:val="18"/>
    </w:rPr>
  </w:style>
  <w:style w:type="paragraph" w:styleId="CommentText">
    <w:name w:val="annotation text"/>
    <w:basedOn w:val="Normal"/>
    <w:link w:val="CommentTextChar"/>
    <w:uiPriority w:val="99"/>
    <w:semiHidden/>
    <w:unhideWhenUsed/>
    <w:rsid w:val="00D851E3"/>
  </w:style>
  <w:style w:type="character" w:customStyle="1" w:styleId="CommentTextChar">
    <w:name w:val="Comment Text Char"/>
    <w:basedOn w:val="DefaultParagraphFont"/>
    <w:link w:val="CommentText"/>
    <w:uiPriority w:val="99"/>
    <w:semiHidden/>
    <w:rsid w:val="00D851E3"/>
  </w:style>
  <w:style w:type="paragraph" w:styleId="CommentSubject">
    <w:name w:val="annotation subject"/>
    <w:basedOn w:val="CommentText"/>
    <w:next w:val="CommentText"/>
    <w:link w:val="CommentSubjectChar"/>
    <w:uiPriority w:val="99"/>
    <w:semiHidden/>
    <w:unhideWhenUsed/>
    <w:rsid w:val="00D851E3"/>
    <w:rPr>
      <w:b/>
      <w:bCs/>
      <w:sz w:val="20"/>
      <w:szCs w:val="20"/>
    </w:rPr>
  </w:style>
  <w:style w:type="character" w:customStyle="1" w:styleId="CommentSubjectChar">
    <w:name w:val="Comment Subject Char"/>
    <w:basedOn w:val="CommentTextChar"/>
    <w:link w:val="CommentSubject"/>
    <w:uiPriority w:val="99"/>
    <w:semiHidden/>
    <w:rsid w:val="00D851E3"/>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94BC2"/>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C2429"/>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C2429"/>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FC2429"/>
    <w:pPr>
      <w:ind w:left="720"/>
      <w:contextualSpacing/>
    </w:pPr>
  </w:style>
  <w:style w:type="character" w:styleId="Hyperlink">
    <w:name w:val="Hyperlink"/>
    <w:basedOn w:val="DefaultParagraphFont"/>
    <w:uiPriority w:val="99"/>
    <w:unhideWhenUsed/>
    <w:rsid w:val="00C452F0"/>
    <w:rPr>
      <w:color w:val="0000FF" w:themeColor="hyperlink"/>
      <w:u w:val="single"/>
    </w:rPr>
  </w:style>
  <w:style w:type="paragraph" w:styleId="BalloonText">
    <w:name w:val="Balloon Text"/>
    <w:basedOn w:val="Normal"/>
    <w:link w:val="BalloonTextChar"/>
    <w:uiPriority w:val="99"/>
    <w:semiHidden/>
    <w:unhideWhenUsed/>
    <w:rsid w:val="00480F7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80F77"/>
    <w:rPr>
      <w:rFonts w:ascii="Lucida Grande" w:hAnsi="Lucida Grande" w:cs="Lucida Grande"/>
      <w:sz w:val="18"/>
      <w:szCs w:val="18"/>
    </w:rPr>
  </w:style>
  <w:style w:type="paragraph" w:styleId="NormalWeb">
    <w:name w:val="Normal (Web)"/>
    <w:basedOn w:val="Normal"/>
    <w:uiPriority w:val="99"/>
    <w:unhideWhenUsed/>
    <w:rsid w:val="00594BC2"/>
    <w:pPr>
      <w:spacing w:before="100" w:beforeAutospacing="1" w:after="100" w:afterAutospacing="1"/>
    </w:pPr>
    <w:rPr>
      <w:rFonts w:ascii="Times" w:hAnsi="Times" w:cs="Times New Roman"/>
      <w:sz w:val="20"/>
      <w:szCs w:val="20"/>
    </w:rPr>
  </w:style>
  <w:style w:type="character" w:customStyle="1" w:styleId="Heading1Char">
    <w:name w:val="Heading 1 Char"/>
    <w:basedOn w:val="DefaultParagraphFont"/>
    <w:link w:val="Heading1"/>
    <w:uiPriority w:val="9"/>
    <w:rsid w:val="00594BC2"/>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D851E3"/>
    <w:rPr>
      <w:sz w:val="18"/>
      <w:szCs w:val="18"/>
    </w:rPr>
  </w:style>
  <w:style w:type="paragraph" w:styleId="CommentText">
    <w:name w:val="annotation text"/>
    <w:basedOn w:val="Normal"/>
    <w:link w:val="CommentTextChar"/>
    <w:uiPriority w:val="99"/>
    <w:semiHidden/>
    <w:unhideWhenUsed/>
    <w:rsid w:val="00D851E3"/>
  </w:style>
  <w:style w:type="character" w:customStyle="1" w:styleId="CommentTextChar">
    <w:name w:val="Comment Text Char"/>
    <w:basedOn w:val="DefaultParagraphFont"/>
    <w:link w:val="CommentText"/>
    <w:uiPriority w:val="99"/>
    <w:semiHidden/>
    <w:rsid w:val="00D851E3"/>
  </w:style>
  <w:style w:type="paragraph" w:styleId="CommentSubject">
    <w:name w:val="annotation subject"/>
    <w:basedOn w:val="CommentText"/>
    <w:next w:val="CommentText"/>
    <w:link w:val="CommentSubjectChar"/>
    <w:uiPriority w:val="99"/>
    <w:semiHidden/>
    <w:unhideWhenUsed/>
    <w:rsid w:val="00D851E3"/>
    <w:rPr>
      <w:b/>
      <w:bCs/>
      <w:sz w:val="20"/>
      <w:szCs w:val="20"/>
    </w:rPr>
  </w:style>
  <w:style w:type="character" w:customStyle="1" w:styleId="CommentSubjectChar">
    <w:name w:val="Comment Subject Char"/>
    <w:basedOn w:val="CommentTextChar"/>
    <w:link w:val="CommentSubject"/>
    <w:uiPriority w:val="99"/>
    <w:semiHidden/>
    <w:rsid w:val="00D851E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09490987">
      <w:bodyDiv w:val="1"/>
      <w:marLeft w:val="0"/>
      <w:marRight w:val="0"/>
      <w:marTop w:val="0"/>
      <w:marBottom w:val="0"/>
      <w:divBdr>
        <w:top w:val="none" w:sz="0" w:space="0" w:color="auto"/>
        <w:left w:val="none" w:sz="0" w:space="0" w:color="auto"/>
        <w:bottom w:val="none" w:sz="0" w:space="0" w:color="auto"/>
        <w:right w:val="none" w:sz="0" w:space="0" w:color="auto"/>
      </w:divBdr>
      <w:divsChild>
        <w:div w:id="1293638582">
          <w:marLeft w:val="0"/>
          <w:marRight w:val="0"/>
          <w:marTop w:val="0"/>
          <w:marBottom w:val="0"/>
          <w:divBdr>
            <w:top w:val="none" w:sz="0" w:space="0" w:color="auto"/>
            <w:left w:val="none" w:sz="0" w:space="0" w:color="auto"/>
            <w:bottom w:val="none" w:sz="0" w:space="0" w:color="auto"/>
            <w:right w:val="none" w:sz="0" w:space="0" w:color="auto"/>
          </w:divBdr>
          <w:divsChild>
            <w:div w:id="1356544666">
              <w:marLeft w:val="0"/>
              <w:marRight w:val="0"/>
              <w:marTop w:val="0"/>
              <w:marBottom w:val="0"/>
              <w:divBdr>
                <w:top w:val="none" w:sz="0" w:space="0" w:color="auto"/>
                <w:left w:val="none" w:sz="0" w:space="0" w:color="auto"/>
                <w:bottom w:val="none" w:sz="0" w:space="0" w:color="auto"/>
                <w:right w:val="none" w:sz="0" w:space="0" w:color="auto"/>
              </w:divBdr>
              <w:divsChild>
                <w:div w:id="701831657">
                  <w:marLeft w:val="0"/>
                  <w:marRight w:val="0"/>
                  <w:marTop w:val="0"/>
                  <w:marBottom w:val="0"/>
                  <w:divBdr>
                    <w:top w:val="none" w:sz="0" w:space="0" w:color="auto"/>
                    <w:left w:val="none" w:sz="0" w:space="0" w:color="auto"/>
                    <w:bottom w:val="none" w:sz="0" w:space="0" w:color="auto"/>
                    <w:right w:val="none" w:sz="0" w:space="0" w:color="auto"/>
                  </w:divBdr>
                  <w:divsChild>
                    <w:div w:id="1652756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2" Type="http://schemas.openxmlformats.org/officeDocument/2006/relationships/image" Target="media/image20.png"/><Relationship Id="rId13" Type="http://schemas.openxmlformats.org/officeDocument/2006/relationships/hyperlink" Target="http://biorxiv.org/content/early/2014/04/23/004283" TargetMode="External"/><Relationship Id="rId14" Type="http://schemas.openxmlformats.org/officeDocument/2006/relationships/hyperlink" Target="http://www.sherpa.ac.uk/romeo/issn/2090-0708/" TargetMode="Externa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4</TotalTime>
  <Pages>12</Pages>
  <Words>10505</Words>
  <Characters>59882</Characters>
  <Application>Microsoft Macintosh Word</Application>
  <DocSecurity>0</DocSecurity>
  <Lines>499</Lines>
  <Paragraphs>140</Paragraphs>
  <ScaleCrop>false</ScaleCrop>
  <Company>UT-HSC</Company>
  <LinksUpToDate>false</LinksUpToDate>
  <CharactersWithSpaces>702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53</cp:revision>
  <dcterms:created xsi:type="dcterms:W3CDTF">2014-05-23T11:57:00Z</dcterms:created>
  <dcterms:modified xsi:type="dcterms:W3CDTF">2014-06-16T1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current-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lecular-endocrinology</vt:lpwstr>
  </property>
  <property fmtid="{D5CDD505-2E9C-101B-9397-08002B2CF9AE}" pid="20" name="Mendeley Recent Style Name 7_1">
    <vt:lpwstr>Molecular Endocrinology</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